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744D11D" w14:textId="10BCC098" w:rsidR="006F5F1B" w:rsidRDefault="00E77D0A" w:rsidP="00DD373F">
      <w:pPr>
        <w:pStyle w:val="CommentText"/>
        <w:ind w:left="0" w:firstLine="0"/>
        <w:jc w:val="center"/>
        <w:rPr>
          <w:rFonts w:ascii="TH Sarabun New" w:hAnsi="TH Sarabun New" w:cs="TH Sarabun New"/>
          <w:b/>
          <w:bCs/>
          <w:sz w:val="36"/>
          <w:szCs w:val="36"/>
        </w:rPr>
      </w:pPr>
      <w:r w:rsidRPr="00E77D0A">
        <w:rPr>
          <w:rFonts w:ascii="TH Sarabun New" w:hAnsi="TH Sarabun New" w:cs="TH Sarabun New"/>
          <w:b/>
          <w:bCs/>
          <w:sz w:val="36"/>
          <w:szCs w:val="36"/>
          <w:cs/>
        </w:rPr>
        <w:t>การพัฒนา</w:t>
      </w:r>
      <w:r w:rsidR="003D44F1">
        <w:rPr>
          <w:rFonts w:ascii="TH Sarabun New" w:hAnsi="TH Sarabun New" w:cs="TH Sarabun New" w:hint="cs"/>
          <w:b/>
          <w:bCs/>
          <w:sz w:val="36"/>
          <w:szCs w:val="36"/>
          <w:cs/>
        </w:rPr>
        <w:t>ระบบ</w:t>
      </w:r>
      <w:r w:rsidR="00F95A3E">
        <w:rPr>
          <w:rFonts w:ascii="TH Sarabun New" w:hAnsi="TH Sarabun New" w:cs="TH Sarabun New" w:hint="cs"/>
          <w:b/>
          <w:bCs/>
          <w:sz w:val="36"/>
          <w:szCs w:val="36"/>
          <w:cs/>
        </w:rPr>
        <w:t>แชทบอท</w:t>
      </w:r>
      <w:r w:rsidRPr="00E77D0A">
        <w:rPr>
          <w:rFonts w:ascii="TH Sarabun New" w:hAnsi="TH Sarabun New" w:cs="TH Sarabun New"/>
          <w:b/>
          <w:bCs/>
          <w:sz w:val="36"/>
          <w:szCs w:val="36"/>
          <w:cs/>
        </w:rPr>
        <w:t xml:space="preserve">เพื่อบริการผู้ใช้งานด้านเครือข่าย </w:t>
      </w:r>
    </w:p>
    <w:p w14:paraId="71F06793" w14:textId="77777777" w:rsidR="005D6C79" w:rsidRPr="005D6C79" w:rsidRDefault="00E77D0A" w:rsidP="00DD373F">
      <w:pPr>
        <w:pStyle w:val="CommentText"/>
        <w:ind w:left="0" w:firstLine="0"/>
        <w:jc w:val="center"/>
        <w:rPr>
          <w:rFonts w:ascii="TH Sarabun New" w:hAnsi="TH Sarabun New" w:cs="TH Sarabun New"/>
          <w:sz w:val="36"/>
          <w:szCs w:val="36"/>
        </w:rPr>
      </w:pPr>
      <w:r w:rsidRPr="00E77D0A">
        <w:rPr>
          <w:rFonts w:ascii="TH Sarabun New" w:hAnsi="TH Sarabun New" w:cs="TH Sarabun New"/>
          <w:b/>
          <w:bCs/>
          <w:sz w:val="36"/>
          <w:szCs w:val="36"/>
          <w:cs/>
        </w:rPr>
        <w:t>ผ่านโปรแกรมสนทนาไลน์</w:t>
      </w:r>
    </w:p>
    <w:p w14:paraId="2EC26951" w14:textId="77777777" w:rsidR="005D6C79" w:rsidRPr="005D6C79" w:rsidRDefault="00220E71" w:rsidP="00DD373F">
      <w:pPr>
        <w:pStyle w:val="CommentText"/>
        <w:ind w:left="0" w:firstLine="0"/>
        <w:jc w:val="center"/>
        <w:rPr>
          <w:rFonts w:ascii="TH Sarabun New" w:hAnsi="TH Sarabun New" w:cs="TH Sarabun New"/>
          <w:sz w:val="36"/>
          <w:szCs w:val="36"/>
        </w:rPr>
      </w:pPr>
      <w:r w:rsidRPr="00E77D0A">
        <w:rPr>
          <w:rFonts w:ascii="TH Sarabun New" w:hAnsi="TH Sarabun New" w:cs="TH Sarabun New"/>
          <w:b/>
          <w:bCs/>
          <w:sz w:val="36"/>
          <w:szCs w:val="36"/>
        </w:rPr>
        <w:t>LINE CHAT BOT FOR NETWORK SERVICE SYSTEM</w:t>
      </w:r>
    </w:p>
    <w:p w14:paraId="734F0617" w14:textId="77777777" w:rsidR="005D6C79" w:rsidRPr="00F623B6" w:rsidRDefault="005D6C79" w:rsidP="00DD373F">
      <w:pPr>
        <w:spacing w:after="0" w:line="240" w:lineRule="auto"/>
        <w:ind w:firstLine="709"/>
        <w:jc w:val="center"/>
        <w:rPr>
          <w:rFonts w:ascii="TH Sarabun New" w:hAnsi="TH Sarabun New" w:cs="TH Sarabun New"/>
          <w:b/>
          <w:bCs/>
          <w:sz w:val="32"/>
          <w:szCs w:val="32"/>
          <w:cs/>
          <w:lang w:val="en-GB"/>
        </w:rPr>
      </w:pPr>
    </w:p>
    <w:p w14:paraId="39A98D01" w14:textId="0CF88900" w:rsidR="00220E71" w:rsidRPr="005D6C79" w:rsidRDefault="00E77D0A" w:rsidP="00DD373F">
      <w:pPr>
        <w:spacing w:after="0" w:line="240" w:lineRule="auto"/>
        <w:ind w:firstLine="709"/>
        <w:jc w:val="right"/>
        <w:rPr>
          <w:rFonts w:ascii="TH Sarabun New" w:hAnsi="TH Sarabun New" w:cs="TH Sarabun New"/>
          <w:b/>
          <w:bCs/>
          <w:sz w:val="28"/>
          <w:cs/>
        </w:rPr>
      </w:pPr>
      <w:r>
        <w:rPr>
          <w:rFonts w:ascii="TH Sarabun New" w:hAnsi="TH Sarabun New" w:cs="TH Sarabun New" w:hint="cs"/>
          <w:b/>
          <w:bCs/>
          <w:sz w:val="28"/>
          <w:cs/>
        </w:rPr>
        <w:t>บุญหลง ขำบางโพธิ์</w:t>
      </w:r>
      <w:r w:rsidRPr="00004CC1">
        <w:rPr>
          <w:rFonts w:ascii="TH Sarabun New" w:hAnsi="TH Sarabun New" w:cs="TH Sarabun New" w:hint="cs"/>
          <w:b/>
          <w:bCs/>
          <w:sz w:val="28"/>
          <w:vertAlign w:val="superscript"/>
          <w:cs/>
        </w:rPr>
        <w:t>1</w:t>
      </w:r>
      <w:r w:rsidR="007F030E">
        <w:rPr>
          <w:rFonts w:ascii="TH Sarabun New" w:hAnsi="TH Sarabun New" w:cs="TH Sarabun New" w:hint="cs"/>
          <w:b/>
          <w:bCs/>
          <w:sz w:val="28"/>
          <w:cs/>
        </w:rPr>
        <w:t xml:space="preserve"> และ</w:t>
      </w:r>
      <w:r w:rsidR="00220E71">
        <w:rPr>
          <w:rFonts w:ascii="TH Sarabun New" w:hAnsi="TH Sarabun New" w:cs="TH Sarabun New" w:hint="cs"/>
          <w:b/>
          <w:bCs/>
          <w:sz w:val="28"/>
          <w:cs/>
        </w:rPr>
        <w:t xml:space="preserve"> </w:t>
      </w:r>
      <w:r w:rsidR="00220E71" w:rsidRPr="00220E71">
        <w:rPr>
          <w:rFonts w:ascii="TH Sarabun New" w:hAnsi="TH Sarabun New" w:cs="TH Sarabun New"/>
          <w:b/>
          <w:bCs/>
          <w:sz w:val="28"/>
          <w:cs/>
        </w:rPr>
        <w:t>ดวงเดือน อัศวสุธีรกุล</w:t>
      </w:r>
      <w:r w:rsidR="00633E03">
        <w:rPr>
          <w:rFonts w:ascii="TH Sarabun New" w:hAnsi="TH Sarabun New" w:cs="TH Sarabun New"/>
          <w:b/>
          <w:bCs/>
          <w:sz w:val="28"/>
        </w:rPr>
        <w:t>*</w:t>
      </w:r>
      <w:r w:rsidR="00997542" w:rsidRPr="00A1252D">
        <w:rPr>
          <w:rStyle w:val="FootnoteReference"/>
          <w:rFonts w:ascii="TH Sarabun New" w:hAnsi="TH Sarabun New" w:cs="TH Sarabun New"/>
          <w:b/>
          <w:bCs/>
          <w:sz w:val="28"/>
          <w:szCs w:val="28"/>
          <w:cs/>
        </w:rPr>
        <w:footnoteReference w:id="1"/>
      </w:r>
      <w:r w:rsidR="00220E71" w:rsidRPr="00997542">
        <w:rPr>
          <w:rFonts w:ascii="TH Sarabun New" w:hAnsi="TH Sarabun New" w:cs="TH Sarabun New"/>
          <w:b/>
          <w:bCs/>
          <w:sz w:val="28"/>
          <w:vertAlign w:val="superscript"/>
          <w:cs/>
        </w:rPr>
        <w:t xml:space="preserve"> </w:t>
      </w:r>
    </w:p>
    <w:p w14:paraId="38932187" w14:textId="1F8FBDD1" w:rsidR="00220E71" w:rsidRPr="007F030E" w:rsidRDefault="00FA6ED5" w:rsidP="00DD373F">
      <w:pPr>
        <w:spacing w:after="0" w:line="240" w:lineRule="auto"/>
        <w:ind w:firstLine="709"/>
        <w:jc w:val="right"/>
        <w:rPr>
          <w:rFonts w:ascii="TH Sarabun New" w:hAnsi="TH Sarabun New" w:cs="TH Sarabun New"/>
          <w:b/>
          <w:bCs/>
          <w:spacing w:val="-2"/>
          <w:sz w:val="28"/>
          <w:vertAlign w:val="superscript"/>
        </w:rPr>
      </w:pPr>
      <w:proofErr w:type="spellStart"/>
      <w:r w:rsidRPr="007F030E">
        <w:rPr>
          <w:rFonts w:ascii="TH Sarabun New" w:hAnsi="TH Sarabun New" w:cs="TH Sarabun New"/>
          <w:b/>
          <w:bCs/>
          <w:spacing w:val="-2"/>
          <w:sz w:val="28"/>
        </w:rPr>
        <w:t>Boonlong</w:t>
      </w:r>
      <w:proofErr w:type="spellEnd"/>
      <w:r w:rsidRPr="007F030E">
        <w:rPr>
          <w:rFonts w:ascii="TH Sarabun New" w:hAnsi="TH Sarabun New" w:cs="TH Sarabun New"/>
          <w:b/>
          <w:bCs/>
          <w:spacing w:val="-2"/>
          <w:sz w:val="28"/>
        </w:rPr>
        <w:t xml:space="preserve"> </w:t>
      </w:r>
      <w:proofErr w:type="spellStart"/>
      <w:r w:rsidRPr="007F030E">
        <w:rPr>
          <w:rFonts w:ascii="TH Sarabun New" w:hAnsi="TH Sarabun New" w:cs="TH Sarabun New"/>
          <w:b/>
          <w:bCs/>
          <w:spacing w:val="-2"/>
          <w:sz w:val="28"/>
        </w:rPr>
        <w:t>Khumbangpho</w:t>
      </w:r>
      <w:proofErr w:type="spellEnd"/>
      <w:r w:rsidR="00F21605" w:rsidRPr="007F030E">
        <w:rPr>
          <w:rFonts w:ascii="TH Sarabun New" w:hAnsi="TH Sarabun New" w:cs="TH Sarabun New" w:hint="cs"/>
          <w:b/>
          <w:bCs/>
          <w:spacing w:val="-2"/>
          <w:sz w:val="28"/>
          <w:vertAlign w:val="superscript"/>
          <w:cs/>
        </w:rPr>
        <w:t>1</w:t>
      </w:r>
      <w:r w:rsidR="007F030E" w:rsidRPr="007F030E">
        <w:rPr>
          <w:rFonts w:ascii="TH Sarabun New" w:hAnsi="TH Sarabun New" w:cs="TH Sarabun New"/>
          <w:b/>
          <w:bCs/>
          <w:spacing w:val="-2"/>
          <w:sz w:val="28"/>
        </w:rPr>
        <w:t xml:space="preserve"> and</w:t>
      </w:r>
      <w:r w:rsidR="00070781" w:rsidRPr="007F030E">
        <w:rPr>
          <w:rFonts w:ascii="TH Sarabun New" w:hAnsi="TH Sarabun New" w:cs="TH Sarabun New"/>
          <w:b/>
          <w:bCs/>
          <w:spacing w:val="-2"/>
          <w:sz w:val="28"/>
          <w:cs/>
        </w:rPr>
        <w:t xml:space="preserve"> </w:t>
      </w:r>
      <w:r w:rsidR="00220E71" w:rsidRPr="007F030E">
        <w:rPr>
          <w:rFonts w:ascii="TH Sarabun New" w:hAnsi="TH Sarabun New" w:cs="TH Sarabun New"/>
          <w:b/>
          <w:bCs/>
          <w:spacing w:val="-2"/>
          <w:sz w:val="28"/>
        </w:rPr>
        <w:t>Duangduen Asavasuthirakul</w:t>
      </w:r>
      <w:r w:rsidR="00633E03">
        <w:rPr>
          <w:rFonts w:ascii="TH Sarabun New" w:hAnsi="TH Sarabun New" w:cs="TH Sarabun New"/>
          <w:b/>
          <w:bCs/>
          <w:spacing w:val="-2"/>
          <w:sz w:val="28"/>
        </w:rPr>
        <w:t>*</w:t>
      </w:r>
      <w:r w:rsidR="00633E03">
        <w:rPr>
          <w:rFonts w:ascii="TH Sarabun New" w:hAnsi="TH Sarabun New" w:cs="TH Sarabun New"/>
          <w:b/>
          <w:bCs/>
          <w:spacing w:val="-2"/>
          <w:sz w:val="28"/>
          <w:vertAlign w:val="superscript"/>
        </w:rPr>
        <w:t>1</w:t>
      </w:r>
    </w:p>
    <w:p w14:paraId="7F79FA6D" w14:textId="77777777" w:rsidR="00482DF4" w:rsidRDefault="00482DF4" w:rsidP="00DD373F">
      <w:pPr>
        <w:pStyle w:val="CommentText"/>
        <w:ind w:firstLine="709"/>
        <w:rPr>
          <w:rFonts w:ascii="TH Sarabun New" w:hAnsi="TH Sarabun New" w:cs="TH Sarabun New"/>
          <w:b/>
          <w:bCs/>
          <w:sz w:val="32"/>
          <w:szCs w:val="32"/>
          <w:cs/>
        </w:rPr>
      </w:pPr>
    </w:p>
    <w:p w14:paraId="05892542" w14:textId="77777777" w:rsidR="005D6C79" w:rsidRPr="005D6C79" w:rsidRDefault="005D6C79" w:rsidP="006F5F1B">
      <w:pPr>
        <w:pStyle w:val="CommentText"/>
        <w:rPr>
          <w:rFonts w:ascii="TH Sarabun New" w:hAnsi="TH Sarabun New" w:cs="TH Sarabun New"/>
          <w:cs/>
        </w:rPr>
      </w:pPr>
      <w:r w:rsidRPr="005D6C79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บทคัดย่อ </w:t>
      </w:r>
    </w:p>
    <w:p w14:paraId="7966F99D" w14:textId="61DA5692" w:rsidR="005D6C79" w:rsidRDefault="005D6C79" w:rsidP="006F5F1B">
      <w:pPr>
        <w:pStyle w:val="CommentText"/>
        <w:ind w:left="0" w:firstLine="709"/>
        <w:jc w:val="thaiDistribute"/>
        <w:rPr>
          <w:rFonts w:ascii="TH Sarabun New" w:hAnsi="TH Sarabun New" w:cs="TH Sarabun New"/>
        </w:rPr>
      </w:pPr>
      <w:r w:rsidRPr="005D6C79">
        <w:rPr>
          <w:rFonts w:ascii="TH Sarabun New" w:hAnsi="TH Sarabun New" w:cs="TH Sarabun New"/>
          <w:sz w:val="32"/>
          <w:szCs w:val="32"/>
          <w:cs/>
        </w:rPr>
        <w:tab/>
      </w:r>
      <w:r w:rsidR="00AF6A07">
        <w:rPr>
          <w:rFonts w:ascii="TH Sarabun New" w:hAnsi="TH Sarabun New" w:cs="TH Sarabun New" w:hint="cs"/>
          <w:sz w:val="32"/>
          <w:szCs w:val="32"/>
          <w:cs/>
        </w:rPr>
        <w:t>ศูนย์พัฒนาระบบเครือข่ายคอมพิวเตอร์</w:t>
      </w:r>
      <w:r w:rsidR="002C5CD2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bookmarkStart w:id="0" w:name="_Hlk49269518"/>
      <w:r w:rsidR="002C5CD2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วิทยาลัยอาชีวศึกษาพิษณุโลก </w:t>
      </w:r>
      <w:bookmarkEnd w:id="0"/>
      <w:r w:rsidR="002C5CD2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ประสบปัญหาบุคลากรไม่เพียงพอในการให้บริการสอบคำถามและแก้ไขปัญหาการใช้งานระบบเครือข่าย </w:t>
      </w:r>
      <w:r w:rsidR="00BC3E91" w:rsidRPr="00BC3E91">
        <w:rPr>
          <w:rFonts w:ascii="TH Sarabun New" w:hAnsi="TH Sarabun New" w:cs="TH Sarabun New"/>
          <w:sz w:val="32"/>
          <w:szCs w:val="32"/>
          <w:cs/>
        </w:rPr>
        <w:t>การวิจัยนี้</w:t>
      </w:r>
      <w:r w:rsidR="002C5CD2">
        <w:rPr>
          <w:rFonts w:ascii="TH Sarabun New" w:hAnsi="TH Sarabun New" w:cs="TH Sarabun New" w:hint="cs"/>
          <w:sz w:val="32"/>
          <w:szCs w:val="32"/>
          <w:cs/>
        </w:rPr>
        <w:t>จึง</w:t>
      </w:r>
      <w:r w:rsidR="00BC3E91" w:rsidRPr="00BC3E91">
        <w:rPr>
          <w:rFonts w:ascii="TH Sarabun New" w:hAnsi="TH Sarabun New" w:cs="TH Sarabun New"/>
          <w:sz w:val="32"/>
          <w:szCs w:val="32"/>
          <w:cs/>
        </w:rPr>
        <w:t xml:space="preserve">มีวัตถุประสงค์เพื่อ </w:t>
      </w:r>
      <w:r w:rsidR="007D0230">
        <w:rPr>
          <w:rFonts w:ascii="TH Sarabun New" w:hAnsi="TH Sarabun New" w:cs="TH Sarabun New"/>
          <w:sz w:val="32"/>
          <w:szCs w:val="32"/>
          <w:cs/>
        </w:rPr>
        <w:t xml:space="preserve">1) </w:t>
      </w:r>
      <w:r w:rsidR="005D08C0" w:rsidRPr="005D08C0">
        <w:rPr>
          <w:rFonts w:ascii="TH Sarabun New" w:hAnsi="TH Sarabun New" w:cs="TH Sarabun New"/>
          <w:sz w:val="32"/>
          <w:szCs w:val="32"/>
          <w:cs/>
        </w:rPr>
        <w:t>ออกแบบและพัฒนาระบบแชทบอทให้บริการด้านเครือข่าย</w:t>
      </w:r>
      <w:r w:rsidR="005D08C0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2C5CD2">
        <w:rPr>
          <w:rFonts w:ascii="TH Sarabun New" w:hAnsi="TH Sarabun New" w:cs="TH Sarabun New" w:hint="cs"/>
          <w:sz w:val="32"/>
          <w:szCs w:val="32"/>
          <w:cs/>
        </w:rPr>
        <w:t>ได้แก่ การลงทะเบียน การปรับปรุงข้อมูล</w:t>
      </w:r>
      <w:r w:rsidR="000F4B47">
        <w:rPr>
          <w:rFonts w:ascii="TH Sarabun New" w:hAnsi="TH Sarabun New" w:cs="TH Sarabun New" w:hint="cs"/>
          <w:sz w:val="32"/>
          <w:szCs w:val="32"/>
          <w:cs/>
        </w:rPr>
        <w:t>ผู้ใช้งาน</w:t>
      </w:r>
      <w:r w:rsidR="002C5CD2">
        <w:rPr>
          <w:rFonts w:ascii="TH Sarabun New" w:hAnsi="TH Sarabun New" w:cs="TH Sarabun New" w:hint="cs"/>
          <w:sz w:val="32"/>
          <w:szCs w:val="32"/>
          <w:cs/>
        </w:rPr>
        <w:t xml:space="preserve"> การแสดงข้อมูลการใช้งาน และการแจ้งปัญหาการใช้งาน </w:t>
      </w:r>
      <w:r w:rsidR="000F4B47">
        <w:rPr>
          <w:rFonts w:ascii="TH Sarabun New" w:hAnsi="TH Sarabun New" w:cs="TH Sarabun New" w:hint="cs"/>
          <w:sz w:val="32"/>
          <w:szCs w:val="32"/>
          <w:cs/>
        </w:rPr>
        <w:t xml:space="preserve">และ </w:t>
      </w:r>
      <w:r w:rsidR="007D0230">
        <w:rPr>
          <w:rFonts w:ascii="TH Sarabun New" w:hAnsi="TH Sarabun New" w:cs="TH Sarabun New"/>
          <w:sz w:val="32"/>
          <w:szCs w:val="32"/>
          <w:cs/>
        </w:rPr>
        <w:t xml:space="preserve">2) </w:t>
      </w:r>
      <w:r w:rsidR="002708BD">
        <w:rPr>
          <w:rFonts w:ascii="TH Sarabun New" w:hAnsi="TH Sarabun New" w:cs="TH Sarabun New" w:hint="cs"/>
          <w:sz w:val="32"/>
          <w:szCs w:val="32"/>
          <w:cs/>
        </w:rPr>
        <w:t>ประเมิน</w:t>
      </w:r>
      <w:r w:rsidR="00ED03E5">
        <w:rPr>
          <w:rFonts w:ascii="TH Sarabun New" w:hAnsi="TH Sarabun New" w:cs="TH Sarabun New"/>
          <w:sz w:val="32"/>
          <w:szCs w:val="32"/>
          <w:cs/>
        </w:rPr>
        <w:t>ความพึงพอใจ</w:t>
      </w:r>
      <w:r w:rsidR="005D08C0" w:rsidRPr="005D08C0">
        <w:rPr>
          <w:rFonts w:ascii="TH Sarabun New" w:hAnsi="TH Sarabun New" w:cs="TH Sarabun New"/>
          <w:sz w:val="32"/>
          <w:szCs w:val="32"/>
          <w:cs/>
        </w:rPr>
        <w:t>ของผู้ใช้งานที่มีต่อระบบแชทบอท</w:t>
      </w:r>
      <w:r w:rsidR="007D0230">
        <w:rPr>
          <w:rFonts w:ascii="TH Sarabun New" w:hAnsi="TH Sarabun New" w:cs="TH Sarabun New" w:hint="cs"/>
          <w:sz w:val="32"/>
          <w:szCs w:val="32"/>
          <w:cs/>
        </w:rPr>
        <w:t>ให้บริการด้านเครือข่าย</w:t>
      </w:r>
      <w:r w:rsidR="00E769C4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9A21DC">
        <w:rPr>
          <w:rFonts w:ascii="TH Sarabun New" w:hAnsi="TH Sarabun New" w:cs="TH Sarabun New" w:hint="cs"/>
          <w:sz w:val="32"/>
          <w:szCs w:val="32"/>
          <w:cs/>
        </w:rPr>
        <w:t>ระบบแชทบอทที่</w:t>
      </w:r>
      <w:r w:rsidR="000E6322">
        <w:rPr>
          <w:rFonts w:ascii="TH Sarabun New" w:hAnsi="TH Sarabun New" w:cs="TH Sarabun New" w:hint="cs"/>
          <w:sz w:val="32"/>
          <w:szCs w:val="32"/>
          <w:cs/>
        </w:rPr>
        <w:t>พัฒนาขึ้น</w:t>
      </w:r>
      <w:r w:rsidR="009A21DC">
        <w:rPr>
          <w:rFonts w:ascii="TH Sarabun New" w:hAnsi="TH Sarabun New" w:cs="TH Sarabun New" w:hint="cs"/>
          <w:sz w:val="32"/>
          <w:szCs w:val="32"/>
          <w:cs/>
        </w:rPr>
        <w:t>อาศัย</w:t>
      </w:r>
      <w:r w:rsidR="007F07CC">
        <w:rPr>
          <w:rFonts w:ascii="TH Sarabun New" w:hAnsi="TH Sarabun New" w:cs="TH Sarabun New" w:hint="cs"/>
          <w:sz w:val="32"/>
          <w:szCs w:val="32"/>
          <w:cs/>
        </w:rPr>
        <w:t xml:space="preserve">เทคโนโลยีที่หลากหลาย ได้แก่ </w:t>
      </w:r>
      <w:r w:rsidR="002842C1" w:rsidRPr="002842C1">
        <w:rPr>
          <w:rFonts w:ascii="TH Sarabun New" w:hAnsi="TH Sarabun New" w:cs="TH Sarabun New"/>
          <w:sz w:val="32"/>
          <w:szCs w:val="32"/>
          <w:cs/>
        </w:rPr>
        <w:t>ไดอะล็อกโฟลว์ โปรแกรม</w:t>
      </w:r>
      <w:r w:rsidR="009A21DC">
        <w:rPr>
          <w:rFonts w:ascii="TH Sarabun New" w:hAnsi="TH Sarabun New" w:cs="TH Sarabun New" w:hint="cs"/>
          <w:sz w:val="32"/>
          <w:szCs w:val="32"/>
          <w:cs/>
        </w:rPr>
        <w:t>เชื่อม</w:t>
      </w:r>
      <w:r w:rsidR="002842C1" w:rsidRPr="002842C1">
        <w:rPr>
          <w:rFonts w:ascii="TH Sarabun New" w:hAnsi="TH Sarabun New" w:cs="TH Sarabun New"/>
          <w:sz w:val="32"/>
          <w:szCs w:val="32"/>
          <w:cs/>
        </w:rPr>
        <w:t>ต่อประสานกับไลน์แอปพลิเคชัน</w:t>
      </w:r>
      <w:r w:rsidR="002842C1">
        <w:rPr>
          <w:rFonts w:ascii="TH Sarabun New" w:hAnsi="TH Sarabun New" w:cs="TH Sarabun New" w:hint="cs"/>
          <w:sz w:val="32"/>
          <w:szCs w:val="32"/>
          <w:cs/>
        </w:rPr>
        <w:t xml:space="preserve"> และ</w:t>
      </w:r>
      <w:r w:rsidR="002842C1" w:rsidRPr="002842C1">
        <w:rPr>
          <w:rFonts w:ascii="TH Sarabun New" w:hAnsi="TH Sarabun New" w:cs="TH Sarabun New"/>
          <w:sz w:val="32"/>
          <w:szCs w:val="32"/>
          <w:cs/>
        </w:rPr>
        <w:t>ระบบแจ้งเตือนผ่านไลน์แอปพลิเคชัน</w:t>
      </w:r>
      <w:r w:rsidR="002842C1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BC3E91" w:rsidRPr="00BC3E91">
        <w:rPr>
          <w:rFonts w:ascii="TH Sarabun New" w:hAnsi="TH Sarabun New" w:cs="TH Sarabun New"/>
          <w:sz w:val="32"/>
          <w:szCs w:val="32"/>
          <w:cs/>
        </w:rPr>
        <w:t>ผลการ</w:t>
      </w:r>
      <w:r w:rsidR="009A21DC">
        <w:rPr>
          <w:rFonts w:ascii="TH Sarabun New" w:hAnsi="TH Sarabun New" w:cs="TH Sarabun New" w:hint="cs"/>
          <w:sz w:val="32"/>
          <w:szCs w:val="32"/>
          <w:cs/>
        </w:rPr>
        <w:t>ประเมินระบบโดย</w:t>
      </w:r>
      <w:r w:rsidR="009A21DC" w:rsidRPr="00BC3E91">
        <w:rPr>
          <w:rFonts w:ascii="TH Sarabun New" w:hAnsi="TH Sarabun New" w:cs="TH Sarabun New"/>
          <w:sz w:val="32"/>
          <w:szCs w:val="32"/>
          <w:cs/>
        </w:rPr>
        <w:t>ผู้ใช้งาน</w:t>
      </w:r>
      <w:r w:rsidR="009A21DC">
        <w:rPr>
          <w:rFonts w:ascii="TH Sarabun New" w:hAnsi="TH Sarabun New" w:cs="TH Sarabun New" w:hint="cs"/>
          <w:sz w:val="32"/>
          <w:szCs w:val="32"/>
          <w:cs/>
        </w:rPr>
        <w:t>กลุ่มตัวอย่าง จำนวน 30 คน ซึ่งประกอบด้วย นักเรียน นักศึกษา ครู และบุคลากรทางการศึกษาของ</w:t>
      </w:r>
      <w:r w:rsidR="009A21DC" w:rsidRPr="00BC3E91">
        <w:rPr>
          <w:rFonts w:ascii="TH Sarabun New" w:hAnsi="TH Sarabun New" w:cs="TH Sarabun New"/>
          <w:sz w:val="32"/>
          <w:szCs w:val="32"/>
          <w:cs/>
        </w:rPr>
        <w:t>วิทยาลัยอาชีวศึกษาพิษณุโลก</w:t>
      </w:r>
      <w:r w:rsidR="009A21DC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0E6322">
        <w:rPr>
          <w:rFonts w:ascii="TH Sarabun New" w:hAnsi="TH Sarabun New" w:cs="TH Sarabun New" w:hint="cs"/>
          <w:sz w:val="32"/>
          <w:szCs w:val="32"/>
          <w:cs/>
        </w:rPr>
        <w:t xml:space="preserve">พบว่า </w:t>
      </w:r>
      <w:r w:rsidR="00362BF6">
        <w:rPr>
          <w:rFonts w:ascii="TH Sarabun New" w:hAnsi="TH Sarabun New" w:cs="TH Sarabun New" w:hint="cs"/>
          <w:sz w:val="32"/>
          <w:szCs w:val="32"/>
          <w:cs/>
        </w:rPr>
        <w:t>ผู้ใช้งาน</w:t>
      </w:r>
      <w:r w:rsidR="00BC3E91" w:rsidRPr="00BC3E91">
        <w:rPr>
          <w:rFonts w:ascii="TH Sarabun New" w:hAnsi="TH Sarabun New" w:cs="TH Sarabun New"/>
          <w:sz w:val="32"/>
          <w:szCs w:val="32"/>
          <w:cs/>
        </w:rPr>
        <w:t>มี</w:t>
      </w:r>
      <w:r w:rsidR="00ED03E5">
        <w:rPr>
          <w:rFonts w:ascii="TH Sarabun New" w:hAnsi="TH Sarabun New" w:cs="TH Sarabun New"/>
          <w:sz w:val="32"/>
          <w:szCs w:val="32"/>
          <w:cs/>
        </w:rPr>
        <w:t>ความพึงพอใจ</w:t>
      </w:r>
      <w:r w:rsidR="00822D18">
        <w:rPr>
          <w:rFonts w:ascii="TH Sarabun New" w:hAnsi="TH Sarabun New" w:cs="TH Sarabun New" w:hint="cs"/>
          <w:sz w:val="32"/>
          <w:szCs w:val="32"/>
          <w:cs/>
        </w:rPr>
        <w:t xml:space="preserve">โดยรวมอยู่ในระดับมาก </w:t>
      </w:r>
      <w:r w:rsidR="00822D18" w:rsidRPr="00BC3E91">
        <w:rPr>
          <w:rFonts w:ascii="TH Sarabun New" w:hAnsi="TH Sarabun New" w:cs="TH Sarabun New"/>
          <w:sz w:val="32"/>
          <w:szCs w:val="32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sz w:val="32"/>
                <w:szCs w:val="32"/>
              </w:rPr>
              <m:t>x</m:t>
            </m:r>
          </m:e>
        </m:acc>
      </m:oMath>
      <w:r w:rsidR="00822D18">
        <w:rPr>
          <w:rFonts w:ascii="TH Sarabun New" w:hAnsi="TH Sarabun New" w:cs="TH Sarabun New"/>
          <w:sz w:val="32"/>
          <w:szCs w:val="32"/>
          <w:cs/>
        </w:rPr>
        <w:t>=4.27)</w:t>
      </w:r>
      <w:r w:rsidR="00822D18">
        <w:rPr>
          <w:rFonts w:ascii="TH Sarabun New" w:hAnsi="TH Sarabun New" w:cs="TH Sarabun New" w:hint="cs"/>
          <w:sz w:val="32"/>
          <w:szCs w:val="32"/>
          <w:cs/>
        </w:rPr>
        <w:t xml:space="preserve"> เมื่อพิจารณารายข้อพบว่า </w:t>
      </w:r>
      <w:r w:rsidR="00D07489">
        <w:rPr>
          <w:rFonts w:ascii="TH Sarabun New" w:hAnsi="TH Sarabun New" w:cs="TH Sarabun New" w:hint="cs"/>
          <w:sz w:val="32"/>
          <w:szCs w:val="32"/>
          <w:cs/>
        </w:rPr>
        <w:t>ความเหมาะสม</w:t>
      </w:r>
      <w:r w:rsidR="00D55DA5" w:rsidRPr="00D55DA5">
        <w:rPr>
          <w:rFonts w:ascii="TH Sarabun New" w:hAnsi="TH Sarabun New" w:cs="TH Sarabun New"/>
          <w:sz w:val="32"/>
          <w:szCs w:val="32"/>
          <w:cs/>
        </w:rPr>
        <w:t>ในการแจ้งปัญหาการใช้งาน</w:t>
      </w:r>
      <w:r w:rsidR="0062027B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822D18">
        <w:rPr>
          <w:rFonts w:ascii="TH Sarabun New" w:eastAsiaTheme="minorEastAsia" w:hAnsi="TH Sarabun New" w:cs="TH Sarabun New"/>
          <w:sz w:val="32"/>
          <w:szCs w:val="32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sz w:val="32"/>
                <w:szCs w:val="32"/>
              </w:rPr>
              <m:t>x</m:t>
            </m:r>
          </m:e>
        </m:acc>
      </m:oMath>
      <w:r w:rsidR="00822D18">
        <w:rPr>
          <w:rFonts w:ascii="TH Sarabun New" w:hAnsi="TH Sarabun New" w:cs="TH Sarabun New"/>
          <w:sz w:val="32"/>
          <w:szCs w:val="32"/>
          <w:cs/>
        </w:rPr>
        <w:t>=</w:t>
      </w:r>
      <w:r w:rsidR="00822D18" w:rsidRPr="00BC3E91">
        <w:rPr>
          <w:rFonts w:ascii="TH Sarabun New" w:hAnsi="TH Sarabun New" w:cs="TH Sarabun New"/>
          <w:sz w:val="32"/>
          <w:szCs w:val="32"/>
          <w:cs/>
        </w:rPr>
        <w:t>4.47</w:t>
      </w:r>
      <w:r w:rsidR="00822D18">
        <w:rPr>
          <w:rFonts w:ascii="TH Sarabun New" w:hAnsi="TH Sarabun New" w:cs="TH Sarabun New"/>
          <w:sz w:val="32"/>
          <w:szCs w:val="32"/>
          <w:cs/>
        </w:rPr>
        <w:t>)</w:t>
      </w:r>
      <w:r w:rsidR="009A21DC">
        <w:rPr>
          <w:rFonts w:ascii="TH Sarabun New" w:hAnsi="TH Sarabun New" w:cs="TH Sarabun New" w:hint="cs"/>
          <w:sz w:val="32"/>
          <w:szCs w:val="32"/>
          <w:cs/>
        </w:rPr>
        <w:t xml:space="preserve"> ได้รับความพึงพอใจสูงสุด</w:t>
      </w:r>
      <w:r w:rsidR="00822D18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822D18">
        <w:rPr>
          <w:rFonts w:ascii="TH Sarabun New" w:hAnsi="TH Sarabun New" w:cs="TH Sarabun New" w:hint="cs"/>
          <w:sz w:val="32"/>
          <w:szCs w:val="32"/>
          <w:cs/>
        </w:rPr>
        <w:t xml:space="preserve">รองลงมาคือ </w:t>
      </w:r>
      <w:r w:rsidR="00D07489" w:rsidRPr="00D07489">
        <w:rPr>
          <w:rFonts w:ascii="TH Sarabun New" w:hAnsi="TH Sarabun New" w:cs="TH Sarabun New"/>
          <w:sz w:val="32"/>
          <w:szCs w:val="32"/>
          <w:cs/>
        </w:rPr>
        <w:t>ความเป็นมิตรและง่ายต่อการใช้งาน</w:t>
      </w:r>
      <w:r w:rsidR="00822D18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822D18">
        <w:rPr>
          <w:rFonts w:ascii="TH Sarabun New" w:eastAsiaTheme="minorEastAsia" w:hAnsi="TH Sarabun New" w:cs="TH Sarabun New"/>
          <w:sz w:val="32"/>
          <w:szCs w:val="32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sz w:val="32"/>
                <w:szCs w:val="32"/>
              </w:rPr>
              <m:t>x</m:t>
            </m:r>
          </m:e>
        </m:acc>
      </m:oMath>
      <w:r w:rsidR="00822D18">
        <w:rPr>
          <w:rFonts w:ascii="TH Sarabun New" w:hAnsi="TH Sarabun New" w:cs="TH Sarabun New"/>
          <w:sz w:val="32"/>
          <w:szCs w:val="32"/>
          <w:cs/>
        </w:rPr>
        <w:t>=</w:t>
      </w:r>
      <w:r w:rsidR="00822D18" w:rsidRPr="00BC3E91">
        <w:rPr>
          <w:rFonts w:ascii="TH Sarabun New" w:hAnsi="TH Sarabun New" w:cs="TH Sarabun New"/>
          <w:sz w:val="32"/>
          <w:szCs w:val="32"/>
          <w:cs/>
        </w:rPr>
        <w:t>4.40</w:t>
      </w:r>
      <w:r w:rsidR="00822D18">
        <w:rPr>
          <w:rFonts w:ascii="TH Sarabun New" w:hAnsi="TH Sarabun New" w:cs="TH Sarabun New"/>
          <w:sz w:val="32"/>
          <w:szCs w:val="32"/>
          <w:cs/>
        </w:rPr>
        <w:t xml:space="preserve">) </w:t>
      </w:r>
      <w:r w:rsidR="00BC3E91" w:rsidRPr="00BC3E91">
        <w:rPr>
          <w:rFonts w:ascii="TH Sarabun New" w:hAnsi="TH Sarabun New" w:cs="TH Sarabun New"/>
          <w:sz w:val="32"/>
          <w:szCs w:val="32"/>
          <w:cs/>
        </w:rPr>
        <w:t xml:space="preserve"> และ</w:t>
      </w:r>
      <w:r w:rsidR="00D55DA5" w:rsidRPr="00D55DA5">
        <w:rPr>
          <w:rFonts w:ascii="TH Sarabun New" w:hAnsi="TH Sarabun New" w:cs="TH Sarabun New"/>
          <w:sz w:val="32"/>
          <w:szCs w:val="32"/>
          <w:cs/>
        </w:rPr>
        <w:t>ความสะดวกในการลงทะเบียนใช้งาน</w:t>
      </w:r>
      <w:r w:rsidR="00BC3E91" w:rsidRPr="00BC3E91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822D18">
        <w:rPr>
          <w:rFonts w:ascii="TH Sarabun New" w:eastAsiaTheme="minorEastAsia" w:hAnsi="TH Sarabun New" w:cs="TH Sarabun New"/>
          <w:sz w:val="32"/>
          <w:szCs w:val="32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sz w:val="32"/>
                <w:szCs w:val="32"/>
              </w:rPr>
              <m:t>x</m:t>
            </m:r>
          </m:e>
        </m:acc>
      </m:oMath>
      <w:r w:rsidR="00822D18">
        <w:rPr>
          <w:rFonts w:ascii="TH Sarabun New" w:hAnsi="TH Sarabun New" w:cs="TH Sarabun New"/>
          <w:sz w:val="32"/>
          <w:szCs w:val="32"/>
          <w:cs/>
        </w:rPr>
        <w:t>=</w:t>
      </w:r>
      <w:r w:rsidR="00822D18" w:rsidRPr="00BC3E91">
        <w:rPr>
          <w:rFonts w:ascii="TH Sarabun New" w:hAnsi="TH Sarabun New" w:cs="TH Sarabun New"/>
          <w:sz w:val="32"/>
          <w:szCs w:val="32"/>
          <w:cs/>
        </w:rPr>
        <w:t>4.33</w:t>
      </w:r>
      <w:r w:rsidR="00822D18">
        <w:rPr>
          <w:rFonts w:ascii="TH Sarabun New" w:hAnsi="TH Sarabun New" w:cs="TH Sarabun New"/>
          <w:sz w:val="32"/>
          <w:szCs w:val="32"/>
          <w:cs/>
        </w:rPr>
        <w:t xml:space="preserve">) </w:t>
      </w:r>
    </w:p>
    <w:p w14:paraId="10381641" w14:textId="77777777" w:rsidR="006F5F1B" w:rsidRPr="005D6C79" w:rsidRDefault="006F5F1B" w:rsidP="00DD373F">
      <w:pPr>
        <w:pStyle w:val="CommentText"/>
        <w:ind w:left="0" w:firstLine="709"/>
        <w:jc w:val="thaiDistribute"/>
        <w:rPr>
          <w:rFonts w:ascii="TH Sarabun New" w:hAnsi="TH Sarabun New" w:cs="TH Sarabun New"/>
          <w:cs/>
        </w:rPr>
      </w:pPr>
    </w:p>
    <w:p w14:paraId="20A369EE" w14:textId="71A8520D" w:rsidR="00791505" w:rsidRDefault="005D6C79" w:rsidP="00DD373F">
      <w:pPr>
        <w:pStyle w:val="CommentText"/>
        <w:ind w:left="0" w:firstLine="0"/>
        <w:rPr>
          <w:rFonts w:ascii="TH Sarabun New" w:hAnsi="TH Sarabun New" w:cs="TH Sarabun New"/>
          <w:b/>
          <w:bCs/>
          <w:sz w:val="32"/>
          <w:szCs w:val="32"/>
        </w:rPr>
      </w:pPr>
      <w:r w:rsidRPr="005D6C79">
        <w:rPr>
          <w:rFonts w:ascii="TH Sarabun New" w:hAnsi="TH Sarabun New" w:cs="TH Sarabun New"/>
          <w:b/>
          <w:bCs/>
          <w:sz w:val="32"/>
          <w:szCs w:val="32"/>
          <w:cs/>
        </w:rPr>
        <w:lastRenderedPageBreak/>
        <w:t>คำสำคัญ</w:t>
      </w:r>
      <w:r w:rsidRPr="005D6C79">
        <w:rPr>
          <w:rFonts w:ascii="TH Sarabun New" w:hAnsi="TH Sarabun New" w:cs="TH Sarabun New"/>
          <w:sz w:val="32"/>
          <w:szCs w:val="32"/>
          <w:cs/>
        </w:rPr>
        <w:t xml:space="preserve">: </w:t>
      </w:r>
      <w:r w:rsidR="001E5E6E" w:rsidRPr="001E5E6E">
        <w:rPr>
          <w:rFonts w:ascii="TH Sarabun New" w:hAnsi="TH Sarabun New" w:cs="TH Sarabun New"/>
          <w:sz w:val="32"/>
          <w:szCs w:val="32"/>
          <w:cs/>
        </w:rPr>
        <w:t>โปรแกรมสนทนาอัตโนมัติ</w:t>
      </w:r>
      <w:r w:rsidR="00CC6181">
        <w:rPr>
          <w:rFonts w:ascii="TH Sarabun New" w:hAnsi="TH Sarabun New" w:cs="TH Sarabun New"/>
          <w:sz w:val="32"/>
          <w:szCs w:val="32"/>
        </w:rPr>
        <w:t xml:space="preserve"> </w:t>
      </w:r>
      <w:r w:rsidR="00CC6181">
        <w:rPr>
          <w:rFonts w:ascii="TH Sarabun New" w:hAnsi="TH Sarabun New" w:cs="TH Sarabun New" w:hint="cs"/>
          <w:sz w:val="32"/>
          <w:szCs w:val="32"/>
          <w:cs/>
        </w:rPr>
        <w:t>ไดอะล็อกโฟลว์</w:t>
      </w:r>
      <w:r w:rsidR="001E5E6E" w:rsidRPr="001E5E6E">
        <w:rPr>
          <w:rFonts w:ascii="TH Sarabun New" w:hAnsi="TH Sarabun New" w:cs="TH Sarabun New"/>
          <w:sz w:val="32"/>
          <w:szCs w:val="32"/>
        </w:rPr>
        <w:t xml:space="preserve"> </w:t>
      </w:r>
      <w:r w:rsidR="001E5E6E" w:rsidRPr="001E5E6E">
        <w:rPr>
          <w:rFonts w:ascii="TH Sarabun New" w:hAnsi="TH Sarabun New" w:cs="TH Sarabun New"/>
          <w:sz w:val="32"/>
          <w:szCs w:val="32"/>
          <w:cs/>
        </w:rPr>
        <w:t>ไลน์</w:t>
      </w:r>
      <w:r w:rsidR="00CC6181">
        <w:rPr>
          <w:rFonts w:ascii="TH Sarabun New" w:hAnsi="TH Sarabun New" w:cs="TH Sarabun New"/>
          <w:sz w:val="32"/>
          <w:szCs w:val="32"/>
          <w:cs/>
        </w:rPr>
        <w:t>แอปพลิเคชัน</w:t>
      </w:r>
      <w:r w:rsidR="001E5E6E" w:rsidRPr="001E5E6E">
        <w:rPr>
          <w:rFonts w:ascii="TH Sarabun New" w:hAnsi="TH Sarabun New" w:cs="TH Sarabun New"/>
          <w:sz w:val="32"/>
          <w:szCs w:val="32"/>
        </w:rPr>
        <w:t xml:space="preserve"> </w:t>
      </w:r>
      <w:r w:rsidR="001E5E6E" w:rsidRPr="001E5E6E">
        <w:rPr>
          <w:rFonts w:ascii="TH Sarabun New" w:hAnsi="TH Sarabun New" w:cs="TH Sarabun New"/>
          <w:sz w:val="32"/>
          <w:szCs w:val="32"/>
          <w:cs/>
        </w:rPr>
        <w:t>ระบบบริการด้านเครือข่าย</w:t>
      </w:r>
      <w:r w:rsidRPr="005D6C79">
        <w:rPr>
          <w:rFonts w:ascii="TH Sarabun New" w:hAnsi="TH Sarabun New" w:cs="TH Sarabun New"/>
          <w:sz w:val="32"/>
          <w:szCs w:val="32"/>
          <w:cs/>
        </w:rPr>
        <w:t xml:space="preserve"> </w:t>
      </w:r>
    </w:p>
    <w:p w14:paraId="0DFAAE51" w14:textId="37A3C403" w:rsidR="005D6C79" w:rsidRPr="005D6C79" w:rsidRDefault="005D6C79" w:rsidP="00DD373F">
      <w:pPr>
        <w:pStyle w:val="CommentText"/>
        <w:rPr>
          <w:rFonts w:ascii="TH Sarabun New" w:hAnsi="TH Sarabun New" w:cs="TH Sarabun New"/>
          <w:sz w:val="28"/>
          <w:szCs w:val="28"/>
        </w:rPr>
      </w:pPr>
      <w:r w:rsidRPr="005D6C79">
        <w:rPr>
          <w:rFonts w:ascii="TH Sarabun New" w:hAnsi="TH Sarabun New" w:cs="TH Sarabun New"/>
          <w:b/>
          <w:bCs/>
          <w:sz w:val="32"/>
          <w:szCs w:val="32"/>
        </w:rPr>
        <w:t>Abstract</w:t>
      </w:r>
    </w:p>
    <w:p w14:paraId="64FE0961" w14:textId="0A39AF2B" w:rsidR="005D6C79" w:rsidRPr="00187B35" w:rsidRDefault="005D6C79" w:rsidP="00DD373F">
      <w:pPr>
        <w:pStyle w:val="CommentText"/>
        <w:ind w:left="0" w:firstLine="709"/>
        <w:jc w:val="thaiDistribute"/>
        <w:rPr>
          <w:rFonts w:ascii="TH Sarabun New" w:hAnsi="TH Sarabun New" w:cs="TH Sarabun New"/>
          <w:sz w:val="32"/>
          <w:szCs w:val="32"/>
          <w:cs/>
        </w:rPr>
      </w:pPr>
      <w:r w:rsidRPr="005D6C79">
        <w:rPr>
          <w:rFonts w:ascii="TH Sarabun New" w:hAnsi="TH Sarabun New" w:cs="TH Sarabun New"/>
          <w:sz w:val="28"/>
          <w:szCs w:val="28"/>
          <w:cs/>
        </w:rPr>
        <w:tab/>
      </w:r>
      <w:r w:rsidR="00D042F8" w:rsidRPr="00D042F8">
        <w:rPr>
          <w:rFonts w:ascii="TH Sarabun New" w:hAnsi="TH Sarabun New" w:cs="TH Sarabun New"/>
          <w:sz w:val="32"/>
          <w:szCs w:val="32"/>
        </w:rPr>
        <w:t>Computer Network Development Center</w:t>
      </w:r>
      <w:r w:rsidR="00CE4CD6">
        <w:rPr>
          <w:rFonts w:ascii="TH Sarabun New" w:hAnsi="TH Sarabun New" w:cs="TH Sarabun New"/>
          <w:sz w:val="32"/>
          <w:szCs w:val="32"/>
        </w:rPr>
        <w:t xml:space="preserve"> at</w:t>
      </w:r>
      <w:r w:rsidR="00D042F8" w:rsidRPr="00D042F8"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="00D042F8" w:rsidRPr="00D042F8">
        <w:rPr>
          <w:rFonts w:ascii="TH Sarabun New" w:hAnsi="TH Sarabun New" w:cs="TH Sarabun New"/>
          <w:sz w:val="32"/>
          <w:szCs w:val="32"/>
        </w:rPr>
        <w:t>Phitsanulok</w:t>
      </w:r>
      <w:proofErr w:type="spellEnd"/>
      <w:r w:rsidR="00D042F8" w:rsidRPr="00D042F8">
        <w:rPr>
          <w:rFonts w:ascii="TH Sarabun New" w:hAnsi="TH Sarabun New" w:cs="TH Sarabun New"/>
          <w:sz w:val="32"/>
          <w:szCs w:val="32"/>
        </w:rPr>
        <w:t xml:space="preserve"> Vocational College</w:t>
      </w:r>
      <w:r w:rsidR="002C5CD2">
        <w:rPr>
          <w:rFonts w:ascii="TH Sarabun New" w:hAnsi="TH Sarabun New" w:cs="TH Sarabun New"/>
          <w:sz w:val="32"/>
          <w:szCs w:val="32"/>
        </w:rPr>
        <w:t xml:space="preserve"> has encountered inadequate staffs for answering questions and solving network services problems. 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The </w:t>
      </w:r>
      <w:r w:rsidR="002C5CD2">
        <w:rPr>
          <w:rFonts w:ascii="TH Sarabun New" w:hAnsi="TH Sarabun New" w:cs="TH Sarabun New"/>
          <w:sz w:val="32"/>
          <w:szCs w:val="32"/>
        </w:rPr>
        <w:t>research project aims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1</w:t>
      </w:r>
      <w:r w:rsidR="009B710B" w:rsidRPr="009B710B">
        <w:rPr>
          <w:rFonts w:ascii="TH Sarabun New" w:hAnsi="TH Sarabun New" w:cs="TH Sarabun New"/>
          <w:sz w:val="32"/>
          <w:szCs w:val="32"/>
          <w:cs/>
        </w:rPr>
        <w:t xml:space="preserve">) </w:t>
      </w:r>
      <w:r w:rsidR="00CC6181">
        <w:rPr>
          <w:rFonts w:ascii="TH Sarabun New" w:hAnsi="TH Sarabun New" w:cs="TH Sarabun New"/>
          <w:sz w:val="32"/>
          <w:szCs w:val="32"/>
        </w:rPr>
        <w:t xml:space="preserve">to 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develop and </w:t>
      </w:r>
      <w:r w:rsidR="00CC6181">
        <w:rPr>
          <w:rFonts w:ascii="TH Sarabun New" w:hAnsi="TH Sarabun New" w:cs="TH Sarabun New"/>
          <w:sz w:val="32"/>
          <w:szCs w:val="32"/>
        </w:rPr>
        <w:t xml:space="preserve">to </w:t>
      </w:r>
      <w:r w:rsidR="009B710B" w:rsidRPr="009B710B">
        <w:rPr>
          <w:rFonts w:ascii="TH Sarabun New" w:hAnsi="TH Sarabun New" w:cs="TH Sarabun New"/>
          <w:sz w:val="32"/>
          <w:szCs w:val="32"/>
        </w:rPr>
        <w:t>d</w:t>
      </w:r>
      <w:r w:rsidR="00CC6181">
        <w:rPr>
          <w:rFonts w:ascii="TH Sarabun New" w:hAnsi="TH Sarabun New" w:cs="TH Sarabun New"/>
          <w:sz w:val="32"/>
          <w:szCs w:val="32"/>
        </w:rPr>
        <w:t>e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sign </w:t>
      </w:r>
      <w:r w:rsidR="00CC6181">
        <w:rPr>
          <w:rFonts w:ascii="TH Sarabun New" w:hAnsi="TH Sarabun New" w:cs="TH Sarabun New"/>
          <w:sz w:val="32"/>
          <w:szCs w:val="32"/>
        </w:rPr>
        <w:t xml:space="preserve">a </w:t>
      </w:r>
      <w:r w:rsidR="009B710B" w:rsidRPr="009B710B">
        <w:rPr>
          <w:rFonts w:ascii="TH Sarabun New" w:hAnsi="TH Sarabun New" w:cs="TH Sarabun New"/>
          <w:sz w:val="32"/>
          <w:szCs w:val="32"/>
        </w:rPr>
        <w:t>chatbot provid</w:t>
      </w:r>
      <w:r w:rsidR="00CC6181">
        <w:rPr>
          <w:rFonts w:ascii="TH Sarabun New" w:hAnsi="TH Sarabun New" w:cs="TH Sarabun New"/>
          <w:sz w:val="32"/>
          <w:szCs w:val="32"/>
        </w:rPr>
        <w:t>ing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network services</w:t>
      </w:r>
      <w:r w:rsidR="002C5CD2">
        <w:rPr>
          <w:rFonts w:ascii="TH Sarabun New" w:hAnsi="TH Sarabun New" w:cs="TH Sarabun New"/>
          <w:sz w:val="32"/>
          <w:szCs w:val="32"/>
        </w:rPr>
        <w:t xml:space="preserve"> (i.e.,</w:t>
      </w:r>
      <w:r w:rsidR="000F4B47">
        <w:rPr>
          <w:rFonts w:ascii="TH Sarabun New" w:hAnsi="TH Sarabun New" w:cs="TH Sarabun New"/>
          <w:sz w:val="32"/>
          <w:szCs w:val="32"/>
        </w:rPr>
        <w:t xml:space="preserve"> registration, updating user’s profile, data usage visualization, and reporting usage problems and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2</w:t>
      </w:r>
      <w:r w:rsidR="009B710B" w:rsidRPr="009B710B">
        <w:rPr>
          <w:rFonts w:ascii="TH Sarabun New" w:hAnsi="TH Sarabun New" w:cs="TH Sarabun New"/>
          <w:sz w:val="32"/>
          <w:szCs w:val="32"/>
          <w:cs/>
        </w:rPr>
        <w:t xml:space="preserve">) </w:t>
      </w:r>
      <w:r w:rsidR="002C5CD2">
        <w:rPr>
          <w:rFonts w:ascii="TH Sarabun New" w:hAnsi="TH Sarabun New" w:cs="TH Sarabun New"/>
          <w:sz w:val="32"/>
          <w:szCs w:val="32"/>
        </w:rPr>
        <w:t>to</w:t>
      </w:r>
      <w:r w:rsidR="002C5CD2" w:rsidRPr="009B710B">
        <w:rPr>
          <w:rFonts w:ascii="TH Sarabun New" w:hAnsi="TH Sarabun New" w:cs="TH Sarabun New"/>
          <w:sz w:val="32"/>
          <w:szCs w:val="32"/>
        </w:rPr>
        <w:t xml:space="preserve"> </w:t>
      </w:r>
      <w:r w:rsidR="000F4B47">
        <w:rPr>
          <w:rFonts w:ascii="TH Sarabun New" w:hAnsi="TH Sarabun New" w:cs="TH Sarabun New"/>
          <w:sz w:val="32"/>
          <w:szCs w:val="32"/>
        </w:rPr>
        <w:t>evaluate</w:t>
      </w:r>
      <w:r w:rsidR="000F4B47" w:rsidRPr="009B710B">
        <w:rPr>
          <w:rFonts w:ascii="TH Sarabun New" w:hAnsi="TH Sarabun New" w:cs="TH Sarabun New"/>
          <w:sz w:val="32"/>
          <w:szCs w:val="32"/>
        </w:rPr>
        <w:t xml:space="preserve"> </w:t>
      </w:r>
      <w:r w:rsidR="000F4B47">
        <w:rPr>
          <w:rFonts w:ascii="TH Sarabun New" w:hAnsi="TH Sarabun New" w:cs="TH Sarabun New"/>
          <w:sz w:val="32"/>
          <w:szCs w:val="32"/>
        </w:rPr>
        <w:t xml:space="preserve">user’s </w:t>
      </w:r>
      <w:r w:rsidR="00A133A7" w:rsidRPr="009B710B">
        <w:rPr>
          <w:rFonts w:ascii="TH Sarabun New" w:hAnsi="TH Sarabun New" w:cs="TH Sarabun New"/>
          <w:sz w:val="32"/>
          <w:szCs w:val="32"/>
        </w:rPr>
        <w:t>satisfaction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</w:t>
      </w:r>
      <w:r w:rsidR="000F4B47">
        <w:rPr>
          <w:rFonts w:ascii="TH Sarabun New" w:hAnsi="TH Sarabun New" w:cs="TH Sarabun New"/>
          <w:sz w:val="32"/>
          <w:szCs w:val="32"/>
        </w:rPr>
        <w:t>on the developed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chatbot</w:t>
      </w:r>
      <w:r w:rsidR="009B710B" w:rsidRPr="009B710B">
        <w:rPr>
          <w:rFonts w:ascii="TH Sarabun New" w:hAnsi="TH Sarabun New" w:cs="TH Sarabun New"/>
          <w:sz w:val="32"/>
          <w:szCs w:val="32"/>
          <w:cs/>
        </w:rPr>
        <w:t xml:space="preserve">. </w:t>
      </w:r>
      <w:r w:rsidR="007F07CC">
        <w:rPr>
          <w:rFonts w:ascii="TH Sarabun New" w:hAnsi="TH Sarabun New" w:cs="TH Sarabun New"/>
          <w:sz w:val="32"/>
          <w:szCs w:val="32"/>
        </w:rPr>
        <w:t xml:space="preserve">This chatbot was developed by integrating several technologies including </w:t>
      </w:r>
      <w:proofErr w:type="spellStart"/>
      <w:r w:rsidR="007F07CC">
        <w:rPr>
          <w:rFonts w:ascii="TH Sarabun New" w:hAnsi="TH Sarabun New" w:cs="TH Sarabun New"/>
          <w:sz w:val="32"/>
          <w:szCs w:val="32"/>
        </w:rPr>
        <w:t>Dialogflow</w:t>
      </w:r>
      <w:proofErr w:type="spellEnd"/>
      <w:r w:rsidR="007F07CC">
        <w:rPr>
          <w:rFonts w:ascii="TH Sarabun New" w:hAnsi="TH Sarabun New" w:cs="TH Sarabun New"/>
          <w:sz w:val="32"/>
          <w:szCs w:val="32"/>
        </w:rPr>
        <w:t xml:space="preserve">, LINE’s </w:t>
      </w:r>
      <w:proofErr w:type="spellStart"/>
      <w:r w:rsidR="007F07CC">
        <w:rPr>
          <w:rFonts w:ascii="TH Sarabun New" w:hAnsi="TH Sarabun New" w:cs="TH Sarabun New"/>
          <w:sz w:val="32"/>
          <w:szCs w:val="32"/>
        </w:rPr>
        <w:t>webhook</w:t>
      </w:r>
      <w:proofErr w:type="spellEnd"/>
      <w:r w:rsidR="007F07CC">
        <w:rPr>
          <w:rFonts w:ascii="TH Sarabun New" w:hAnsi="TH Sarabun New" w:cs="TH Sarabun New"/>
          <w:sz w:val="32"/>
          <w:szCs w:val="32"/>
        </w:rPr>
        <w:t xml:space="preserve"> API, and LINE </w:t>
      </w:r>
      <w:r w:rsidR="00290A9F">
        <w:rPr>
          <w:rFonts w:ascii="TH Sarabun New" w:hAnsi="TH Sarabun New" w:cs="TH Sarabun New"/>
          <w:sz w:val="32"/>
          <w:szCs w:val="32"/>
        </w:rPr>
        <w:t>N</w:t>
      </w:r>
      <w:r w:rsidR="007F07CC">
        <w:rPr>
          <w:rFonts w:ascii="TH Sarabun New" w:hAnsi="TH Sarabun New" w:cs="TH Sarabun New"/>
          <w:sz w:val="32"/>
          <w:szCs w:val="32"/>
        </w:rPr>
        <w:t>otif</w:t>
      </w:r>
      <w:r w:rsidR="00290A9F">
        <w:rPr>
          <w:rFonts w:ascii="TH Sarabun New" w:hAnsi="TH Sarabun New" w:cs="TH Sarabun New"/>
          <w:sz w:val="32"/>
          <w:szCs w:val="32"/>
        </w:rPr>
        <w:t>y</w:t>
      </w:r>
      <w:r w:rsidR="007F07CC">
        <w:rPr>
          <w:rFonts w:ascii="TH Sarabun New" w:hAnsi="TH Sarabun New" w:cs="TH Sarabun New"/>
          <w:sz w:val="32"/>
          <w:szCs w:val="32"/>
        </w:rPr>
        <w:t xml:space="preserve">. The evaluation results by a </w:t>
      </w:r>
      <w:r w:rsidR="009B710B" w:rsidRPr="009B710B">
        <w:rPr>
          <w:rFonts w:ascii="TH Sarabun New" w:hAnsi="TH Sarabun New" w:cs="TH Sarabun New"/>
          <w:sz w:val="32"/>
          <w:szCs w:val="32"/>
        </w:rPr>
        <w:t>sample of 30 people</w:t>
      </w:r>
      <w:r w:rsidR="007F07CC">
        <w:rPr>
          <w:rFonts w:ascii="TH Sarabun New" w:hAnsi="TH Sarabun New" w:cs="TH Sarabun New"/>
          <w:sz w:val="32"/>
          <w:szCs w:val="32"/>
        </w:rPr>
        <w:t>, consisting of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student</w:t>
      </w:r>
      <w:r w:rsidR="007F07CC">
        <w:rPr>
          <w:rFonts w:ascii="TH Sarabun New" w:hAnsi="TH Sarabun New" w:cs="TH Sarabun New"/>
          <w:sz w:val="32"/>
          <w:szCs w:val="32"/>
        </w:rPr>
        <w:t>s,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teacher</w:t>
      </w:r>
      <w:r w:rsidR="007F07CC">
        <w:rPr>
          <w:rFonts w:ascii="TH Sarabun New" w:hAnsi="TH Sarabun New" w:cs="TH Sarabun New"/>
          <w:sz w:val="32"/>
          <w:szCs w:val="32"/>
        </w:rPr>
        <w:t>s,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and </w:t>
      </w:r>
      <w:r w:rsidR="007F07CC">
        <w:rPr>
          <w:rFonts w:ascii="TH Sarabun New" w:hAnsi="TH Sarabun New" w:cs="TH Sarabun New"/>
          <w:sz w:val="32"/>
          <w:szCs w:val="32"/>
        </w:rPr>
        <w:t xml:space="preserve">staffs </w:t>
      </w:r>
      <w:r w:rsidR="00CE4CD6">
        <w:rPr>
          <w:rFonts w:ascii="TH Sarabun New" w:hAnsi="TH Sarabun New" w:cs="TH Sarabun New"/>
          <w:sz w:val="32"/>
          <w:szCs w:val="32"/>
        </w:rPr>
        <w:t>at</w:t>
      </w:r>
      <w:r w:rsidR="00D042F8" w:rsidRPr="00D042F8"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="00D042F8" w:rsidRPr="00D042F8">
        <w:rPr>
          <w:rFonts w:ascii="TH Sarabun New" w:hAnsi="TH Sarabun New" w:cs="TH Sarabun New"/>
          <w:sz w:val="32"/>
          <w:szCs w:val="32"/>
        </w:rPr>
        <w:t>Phitsanulok</w:t>
      </w:r>
      <w:proofErr w:type="spellEnd"/>
      <w:r w:rsidR="00D042F8" w:rsidRPr="00D042F8">
        <w:rPr>
          <w:rFonts w:ascii="TH Sarabun New" w:hAnsi="TH Sarabun New" w:cs="TH Sarabun New"/>
          <w:sz w:val="32"/>
          <w:szCs w:val="32"/>
        </w:rPr>
        <w:t xml:space="preserve"> Vocational College</w:t>
      </w:r>
      <w:r w:rsidR="007F07CC">
        <w:rPr>
          <w:rFonts w:ascii="TH Sarabun New" w:hAnsi="TH Sarabun New" w:cs="TH Sarabun New"/>
          <w:sz w:val="32"/>
          <w:szCs w:val="32"/>
        </w:rPr>
        <w:t>, showed that overall the users satisfied using the chatbot at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high level </w:t>
      </w:r>
      <w:r w:rsidR="009B710B" w:rsidRPr="00BC3E91">
        <w:rPr>
          <w:rFonts w:ascii="TH Sarabun New" w:hAnsi="TH Sarabun New" w:cs="TH Sarabun New"/>
          <w:sz w:val="32"/>
          <w:szCs w:val="32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sz w:val="32"/>
                <w:szCs w:val="32"/>
              </w:rPr>
              <m:t>x</m:t>
            </m:r>
          </m:e>
        </m:acc>
      </m:oMath>
      <w:r w:rsidR="009B710B" w:rsidRPr="00BC3E91">
        <w:rPr>
          <w:rFonts w:ascii="TH Sarabun New" w:hAnsi="TH Sarabun New" w:cs="TH Sarabun New"/>
          <w:sz w:val="32"/>
          <w:szCs w:val="32"/>
          <w:cs/>
        </w:rPr>
        <w:t>=4.27)</w:t>
      </w:r>
      <w:r w:rsidR="009B710B">
        <w:rPr>
          <w:rFonts w:ascii="TH Sarabun New" w:hAnsi="TH Sarabun New" w:cs="TH Sarabun New"/>
          <w:sz w:val="32"/>
          <w:szCs w:val="32"/>
          <w:cs/>
        </w:rPr>
        <w:t xml:space="preserve">. </w:t>
      </w:r>
      <w:r w:rsidR="007F07CC">
        <w:rPr>
          <w:rFonts w:ascii="TH Sarabun New" w:hAnsi="TH Sarabun New" w:cs="TH Sarabun New"/>
          <w:sz w:val="32"/>
          <w:szCs w:val="32"/>
        </w:rPr>
        <w:t xml:space="preserve">The </w:t>
      </w:r>
      <w:r w:rsidR="00A133A7">
        <w:rPr>
          <w:rFonts w:ascii="TH Sarabun New" w:hAnsi="TH Sarabun New" w:cs="TH Sarabun New"/>
          <w:sz w:val="32"/>
          <w:szCs w:val="32"/>
        </w:rPr>
        <w:t xml:space="preserve">topic on </w:t>
      </w:r>
      <w:r w:rsidR="009B710B" w:rsidRPr="009B710B">
        <w:rPr>
          <w:rFonts w:ascii="TH Sarabun New" w:hAnsi="TH Sarabun New" w:cs="TH Sarabun New"/>
          <w:sz w:val="32"/>
          <w:szCs w:val="32"/>
        </w:rPr>
        <w:t>appropriateness of reporting problems</w:t>
      </w:r>
      <w:r w:rsidR="00A133A7">
        <w:rPr>
          <w:rFonts w:ascii="TH Sarabun New" w:hAnsi="TH Sarabun New" w:cs="TH Sarabun New"/>
          <w:sz w:val="32"/>
          <w:szCs w:val="32"/>
        </w:rPr>
        <w:t xml:space="preserve"> was rated the highest</w:t>
      </w:r>
      <w:r w:rsidR="009B710B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9B710B">
        <w:rPr>
          <w:rFonts w:ascii="TH Sarabun New" w:eastAsiaTheme="minorEastAsia" w:hAnsi="TH Sarabun New" w:cs="TH Sarabun New"/>
          <w:sz w:val="32"/>
          <w:szCs w:val="32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sz w:val="32"/>
                <w:szCs w:val="32"/>
              </w:rPr>
              <m:t>x</m:t>
            </m:r>
          </m:e>
        </m:acc>
      </m:oMath>
      <w:r w:rsidR="009B710B">
        <w:rPr>
          <w:rFonts w:ascii="TH Sarabun New" w:hAnsi="TH Sarabun New" w:cs="TH Sarabun New"/>
          <w:sz w:val="32"/>
          <w:szCs w:val="32"/>
          <w:cs/>
        </w:rPr>
        <w:t>=</w:t>
      </w:r>
      <w:r w:rsidR="009B710B" w:rsidRPr="00BC3E91">
        <w:rPr>
          <w:rFonts w:ascii="TH Sarabun New" w:hAnsi="TH Sarabun New" w:cs="TH Sarabun New"/>
          <w:sz w:val="32"/>
          <w:szCs w:val="32"/>
          <w:cs/>
        </w:rPr>
        <w:t>4.47</w:t>
      </w:r>
      <w:r w:rsidR="009B710B">
        <w:rPr>
          <w:rFonts w:ascii="TH Sarabun New" w:hAnsi="TH Sarabun New" w:cs="TH Sarabun New"/>
          <w:sz w:val="32"/>
          <w:szCs w:val="32"/>
          <w:cs/>
        </w:rPr>
        <w:t>)</w:t>
      </w:r>
      <w:r w:rsidR="00A133A7">
        <w:rPr>
          <w:rFonts w:ascii="TH Sarabun New" w:hAnsi="TH Sarabun New" w:cs="TH Sarabun New" w:hint="cs"/>
          <w:sz w:val="32"/>
          <w:szCs w:val="32"/>
          <w:cs/>
        </w:rPr>
        <w:t>.</w:t>
      </w:r>
      <w:r w:rsidR="00A133A7">
        <w:rPr>
          <w:rFonts w:ascii="TH Sarabun New" w:hAnsi="TH Sarabun New" w:cs="TH Sarabun New"/>
          <w:sz w:val="32"/>
          <w:szCs w:val="32"/>
        </w:rPr>
        <w:t xml:space="preserve"> Then,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</w:t>
      </w:r>
      <w:r w:rsidR="00A133A7">
        <w:rPr>
          <w:rFonts w:ascii="TH Sarabun New" w:hAnsi="TH Sarabun New" w:cs="TH Sarabun New"/>
          <w:sz w:val="32"/>
          <w:szCs w:val="32"/>
        </w:rPr>
        <w:t xml:space="preserve">system friendliness </w:t>
      </w:r>
      <w:r w:rsidR="009B710B" w:rsidRPr="009B710B">
        <w:rPr>
          <w:rFonts w:ascii="TH Sarabun New" w:hAnsi="TH Sarabun New" w:cs="TH Sarabun New"/>
          <w:sz w:val="32"/>
          <w:szCs w:val="32"/>
        </w:rPr>
        <w:t>and eas</w:t>
      </w:r>
      <w:r w:rsidR="00A133A7">
        <w:rPr>
          <w:rFonts w:ascii="TH Sarabun New" w:hAnsi="TH Sarabun New" w:cs="TH Sarabun New"/>
          <w:sz w:val="32"/>
          <w:szCs w:val="32"/>
        </w:rPr>
        <w:t>e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to use</w:t>
      </w:r>
      <w:r w:rsidR="00A133A7">
        <w:rPr>
          <w:rFonts w:ascii="TH Sarabun New" w:hAnsi="TH Sarabun New" w:cs="TH Sarabun New"/>
          <w:sz w:val="32"/>
          <w:szCs w:val="32"/>
        </w:rPr>
        <w:t xml:space="preserve"> was rated the second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</w:t>
      </w:r>
      <w:r w:rsidR="009B710B" w:rsidRPr="009B710B">
        <w:rPr>
          <w:rFonts w:ascii="TH Sarabun New" w:hAnsi="TH Sarabun New" w:cs="TH Sarabun New"/>
          <w:sz w:val="32"/>
          <w:szCs w:val="32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sz w:val="32"/>
                <w:szCs w:val="32"/>
              </w:rPr>
              <m:t>x</m:t>
            </m:r>
          </m:e>
        </m:acc>
      </m:oMath>
      <w:r w:rsidR="009B710B" w:rsidRPr="009B710B">
        <w:rPr>
          <w:rFonts w:ascii="TH Sarabun New" w:hAnsi="TH Sarabun New" w:cs="TH Sarabun New"/>
          <w:sz w:val="32"/>
          <w:szCs w:val="32"/>
          <w:cs/>
        </w:rPr>
        <w:t xml:space="preserve"> =</w:t>
      </w:r>
      <w:r w:rsidR="009B710B" w:rsidRPr="009B710B">
        <w:rPr>
          <w:rFonts w:ascii="TH Sarabun New" w:hAnsi="TH Sarabun New" w:cs="TH Sarabun New"/>
          <w:sz w:val="32"/>
          <w:szCs w:val="32"/>
        </w:rPr>
        <w:t>4</w:t>
      </w:r>
      <w:r w:rsidR="009B710B" w:rsidRPr="009B710B">
        <w:rPr>
          <w:rFonts w:ascii="TH Sarabun New" w:hAnsi="TH Sarabun New" w:cs="TH Sarabun New"/>
          <w:sz w:val="32"/>
          <w:szCs w:val="32"/>
          <w:cs/>
        </w:rPr>
        <w:t>.</w:t>
      </w:r>
      <w:r w:rsidR="009B710B" w:rsidRPr="009B710B">
        <w:rPr>
          <w:rFonts w:ascii="TH Sarabun New" w:hAnsi="TH Sarabun New" w:cs="TH Sarabun New"/>
          <w:sz w:val="32"/>
          <w:szCs w:val="32"/>
        </w:rPr>
        <w:t>40</w:t>
      </w:r>
      <w:r w:rsidR="009B710B" w:rsidRPr="009B710B">
        <w:rPr>
          <w:rFonts w:ascii="TH Sarabun New" w:hAnsi="TH Sarabun New" w:cs="TH Sarabun New"/>
          <w:sz w:val="32"/>
          <w:szCs w:val="32"/>
          <w:cs/>
        </w:rPr>
        <w:t xml:space="preserve">) 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and </w:t>
      </w:r>
      <w:r w:rsidR="00A133A7">
        <w:rPr>
          <w:rFonts w:ascii="TH Sarabun New" w:hAnsi="TH Sarabun New" w:cs="TH Sarabun New"/>
          <w:sz w:val="32"/>
          <w:szCs w:val="32"/>
        </w:rPr>
        <w:t xml:space="preserve">the third was convenience of </w:t>
      </w:r>
      <w:r w:rsidR="00A133A7" w:rsidRPr="009B710B">
        <w:rPr>
          <w:rFonts w:ascii="TH Sarabun New" w:hAnsi="TH Sarabun New" w:cs="TH Sarabun New"/>
          <w:sz w:val="32"/>
          <w:szCs w:val="32"/>
        </w:rPr>
        <w:t>registration</w:t>
      </w:r>
      <w:r w:rsidR="009B710B" w:rsidRPr="009B710B">
        <w:rPr>
          <w:rFonts w:ascii="TH Sarabun New" w:hAnsi="TH Sarabun New" w:cs="TH Sarabun New"/>
          <w:sz w:val="32"/>
          <w:szCs w:val="32"/>
        </w:rPr>
        <w:t xml:space="preserve"> </w:t>
      </w:r>
      <w:r w:rsidR="009B710B" w:rsidRPr="009B710B">
        <w:rPr>
          <w:rFonts w:ascii="TH Sarabun New" w:hAnsi="TH Sarabun New" w:cs="TH Sarabun New"/>
          <w:sz w:val="32"/>
          <w:szCs w:val="32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sz w:val="32"/>
                <w:szCs w:val="32"/>
              </w:rPr>
              <m:t>x</m:t>
            </m:r>
          </m:e>
        </m:acc>
      </m:oMath>
      <w:r w:rsidR="009B710B">
        <w:rPr>
          <w:rFonts w:ascii="TH Sarabun New" w:hAnsi="TH Sarabun New" w:cs="TH Sarabun New"/>
          <w:sz w:val="32"/>
          <w:szCs w:val="32"/>
          <w:cs/>
        </w:rPr>
        <w:t xml:space="preserve"> =</w:t>
      </w:r>
      <w:r w:rsidR="009B710B">
        <w:rPr>
          <w:rFonts w:ascii="TH Sarabun New" w:hAnsi="TH Sarabun New" w:cs="TH Sarabun New"/>
          <w:sz w:val="32"/>
          <w:szCs w:val="32"/>
        </w:rPr>
        <w:t>4</w:t>
      </w:r>
      <w:r w:rsidR="009B710B">
        <w:rPr>
          <w:rFonts w:ascii="TH Sarabun New" w:hAnsi="TH Sarabun New" w:cs="TH Sarabun New"/>
          <w:sz w:val="32"/>
          <w:szCs w:val="32"/>
          <w:cs/>
        </w:rPr>
        <w:t>.</w:t>
      </w:r>
      <w:r w:rsidR="009B710B">
        <w:rPr>
          <w:rFonts w:ascii="TH Sarabun New" w:hAnsi="TH Sarabun New" w:cs="TH Sarabun New"/>
          <w:sz w:val="32"/>
          <w:szCs w:val="32"/>
        </w:rPr>
        <w:t>33</w:t>
      </w:r>
      <w:r w:rsidR="009B710B">
        <w:rPr>
          <w:rFonts w:ascii="TH Sarabun New" w:hAnsi="TH Sarabun New" w:cs="TH Sarabun New"/>
          <w:sz w:val="32"/>
          <w:szCs w:val="32"/>
          <w:cs/>
        </w:rPr>
        <w:t>)</w:t>
      </w:r>
      <w:r w:rsidR="009B710B" w:rsidRPr="009B710B">
        <w:rPr>
          <w:rFonts w:ascii="TH Sarabun New" w:hAnsi="TH Sarabun New" w:cs="TH Sarabun New"/>
          <w:sz w:val="32"/>
          <w:szCs w:val="32"/>
          <w:cs/>
        </w:rPr>
        <w:t>.</w:t>
      </w:r>
      <w:r w:rsidR="00281974">
        <w:rPr>
          <w:rFonts w:ascii="TH Sarabun New" w:hAnsi="TH Sarabun New" w:cs="TH Sarabun New"/>
          <w:sz w:val="32"/>
          <w:szCs w:val="32"/>
          <w:cs/>
        </w:rPr>
        <w:t xml:space="preserve"> </w:t>
      </w:r>
    </w:p>
    <w:p w14:paraId="00BAB1AC" w14:textId="77777777" w:rsidR="005D6C79" w:rsidRPr="005D6C79" w:rsidRDefault="005D6C79" w:rsidP="00DD373F">
      <w:pPr>
        <w:spacing w:after="0" w:line="240" w:lineRule="auto"/>
        <w:ind w:firstLine="709"/>
        <w:rPr>
          <w:rFonts w:ascii="TH Sarabun New" w:hAnsi="TH Sarabun New" w:cs="TH Sarabun New"/>
          <w:sz w:val="32"/>
          <w:szCs w:val="32"/>
        </w:rPr>
      </w:pPr>
    </w:p>
    <w:p w14:paraId="153EC863" w14:textId="0FA7B6A7" w:rsidR="005D6C79" w:rsidRPr="005D6C79" w:rsidRDefault="005D6C79" w:rsidP="006F5F1B">
      <w:pPr>
        <w:pStyle w:val="CommentText"/>
        <w:ind w:left="0" w:firstLine="0"/>
        <w:rPr>
          <w:rFonts w:ascii="TH Sarabun New" w:hAnsi="TH Sarabun New" w:cs="TH Sarabun New"/>
          <w:sz w:val="28"/>
          <w:szCs w:val="28"/>
        </w:rPr>
      </w:pPr>
      <w:r w:rsidRPr="005D6C79">
        <w:rPr>
          <w:rFonts w:ascii="TH Sarabun New" w:hAnsi="TH Sarabun New" w:cs="TH Sarabun New"/>
          <w:b/>
          <w:bCs/>
          <w:sz w:val="32"/>
          <w:szCs w:val="32"/>
        </w:rPr>
        <w:t>Keywords</w:t>
      </w:r>
      <w:r w:rsidRPr="005D6C79">
        <w:rPr>
          <w:rFonts w:ascii="TH Sarabun New" w:hAnsi="TH Sarabun New" w:cs="TH Sarabun New"/>
          <w:sz w:val="32"/>
          <w:szCs w:val="32"/>
          <w:cs/>
        </w:rPr>
        <w:t>:</w:t>
      </w:r>
      <w:r w:rsidR="00CC6181"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="00CC6181">
        <w:rPr>
          <w:rFonts w:ascii="TH Sarabun New" w:hAnsi="TH Sarabun New" w:cs="TH Sarabun New"/>
          <w:sz w:val="32"/>
          <w:szCs w:val="32"/>
        </w:rPr>
        <w:t>chatbot</w:t>
      </w:r>
      <w:proofErr w:type="spellEnd"/>
      <w:r w:rsidR="00CC6181">
        <w:rPr>
          <w:rFonts w:ascii="TH Sarabun New" w:hAnsi="TH Sarabun New" w:cs="TH Sarabun New"/>
          <w:sz w:val="32"/>
          <w:szCs w:val="32"/>
        </w:rPr>
        <w:t>,</w:t>
      </w:r>
      <w:r w:rsidRPr="005D6C79">
        <w:rPr>
          <w:rFonts w:ascii="TH Sarabun New" w:hAnsi="TH Sarabun New" w:cs="TH Sarabun New"/>
          <w:sz w:val="32"/>
          <w:szCs w:val="32"/>
          <w:cs/>
        </w:rPr>
        <w:t xml:space="preserve"> </w:t>
      </w:r>
      <w:proofErr w:type="spellStart"/>
      <w:r w:rsidR="00CC6181">
        <w:rPr>
          <w:rFonts w:ascii="TH Sarabun New" w:hAnsi="TH Sarabun New" w:cs="TH Sarabun New"/>
          <w:sz w:val="32"/>
          <w:szCs w:val="32"/>
        </w:rPr>
        <w:t>D</w:t>
      </w:r>
      <w:r w:rsidR="001E5E6E" w:rsidRPr="001E5E6E">
        <w:rPr>
          <w:rFonts w:ascii="TH Sarabun New" w:hAnsi="TH Sarabun New" w:cs="TH Sarabun New"/>
          <w:sz w:val="32"/>
          <w:szCs w:val="32"/>
        </w:rPr>
        <w:t>ialogflow</w:t>
      </w:r>
      <w:proofErr w:type="spellEnd"/>
      <w:r w:rsidR="001E5E6E" w:rsidRPr="001E5E6E">
        <w:rPr>
          <w:rFonts w:ascii="TH Sarabun New" w:hAnsi="TH Sarabun New" w:cs="TH Sarabun New"/>
          <w:sz w:val="32"/>
          <w:szCs w:val="32"/>
        </w:rPr>
        <w:t xml:space="preserve">, </w:t>
      </w:r>
      <w:r w:rsidR="00CC6181" w:rsidRPr="001E5E6E">
        <w:rPr>
          <w:rFonts w:ascii="TH Sarabun New" w:hAnsi="TH Sarabun New" w:cs="TH Sarabun New"/>
          <w:sz w:val="32"/>
          <w:szCs w:val="32"/>
        </w:rPr>
        <w:t xml:space="preserve">LINE </w:t>
      </w:r>
      <w:r w:rsidR="00CC6181">
        <w:rPr>
          <w:rFonts w:ascii="TH Sarabun New" w:hAnsi="TH Sarabun New" w:cs="TH Sarabun New"/>
          <w:sz w:val="32"/>
          <w:szCs w:val="32"/>
        </w:rPr>
        <w:t>application</w:t>
      </w:r>
      <w:r w:rsidR="00CC6181" w:rsidRPr="001E5E6E">
        <w:rPr>
          <w:rFonts w:ascii="TH Sarabun New" w:hAnsi="TH Sarabun New" w:cs="TH Sarabun New"/>
          <w:sz w:val="32"/>
          <w:szCs w:val="32"/>
        </w:rPr>
        <w:t xml:space="preserve">, </w:t>
      </w:r>
      <w:r w:rsidR="001E5E6E" w:rsidRPr="001E5E6E">
        <w:rPr>
          <w:rFonts w:ascii="TH Sarabun New" w:hAnsi="TH Sarabun New" w:cs="TH Sarabun New"/>
          <w:sz w:val="32"/>
          <w:szCs w:val="32"/>
        </w:rPr>
        <w:t>network service system</w:t>
      </w:r>
      <w:r w:rsidRPr="005D6C79">
        <w:rPr>
          <w:rFonts w:ascii="TH Sarabun New" w:hAnsi="TH Sarabun New" w:cs="TH Sarabun New"/>
          <w:sz w:val="32"/>
          <w:szCs w:val="32"/>
          <w:cs/>
        </w:rPr>
        <w:t xml:space="preserve"> </w:t>
      </w:r>
    </w:p>
    <w:p w14:paraId="249A3A96" w14:textId="77777777" w:rsidR="005D6C79" w:rsidRDefault="005D6C79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b/>
          <w:bCs/>
          <w:sz w:val="32"/>
          <w:szCs w:val="32"/>
          <w:lang w:eastAsia="zh-CN"/>
        </w:rPr>
      </w:pPr>
    </w:p>
    <w:p w14:paraId="4AF2BCA1" w14:textId="77777777" w:rsidR="005D6C79" w:rsidRPr="005D6C79" w:rsidRDefault="005D6C79" w:rsidP="00DD373F">
      <w:pPr>
        <w:spacing w:after="0" w:line="240" w:lineRule="auto"/>
        <w:rPr>
          <w:rFonts w:ascii="TH Sarabun New" w:eastAsia="SimSun" w:hAnsi="TH Sarabun New" w:cs="TH Sarabun New"/>
          <w:b/>
          <w:bCs/>
          <w:sz w:val="32"/>
          <w:szCs w:val="32"/>
          <w:lang w:eastAsia="zh-CN"/>
        </w:rPr>
      </w:pPr>
      <w:r w:rsidRPr="005D6C79">
        <w:rPr>
          <w:rFonts w:ascii="TH Sarabun New" w:eastAsia="SimSun" w:hAnsi="TH Sarabun New" w:cs="TH Sarabun New"/>
          <w:b/>
          <w:bCs/>
          <w:sz w:val="32"/>
          <w:szCs w:val="32"/>
          <w:cs/>
          <w:lang w:eastAsia="zh-CN"/>
        </w:rPr>
        <w:t xml:space="preserve">บทนำ </w:t>
      </w:r>
    </w:p>
    <w:p w14:paraId="5D3B3731" w14:textId="1F6714DF" w:rsidR="00C3054B" w:rsidRDefault="005D6C79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 w:rsidRPr="00F95A3E">
        <w:rPr>
          <w:rFonts w:ascii="TH Sarabun New" w:eastAsia="SimSun" w:hAnsi="TH Sarabun New" w:cs="TH Sarabun New"/>
          <w:color w:val="FF0000"/>
          <w:sz w:val="32"/>
          <w:szCs w:val="32"/>
          <w:cs/>
          <w:lang w:eastAsia="zh-CN"/>
        </w:rPr>
        <w:tab/>
      </w:r>
      <w:r w:rsidR="00373390" w:rsidRPr="00E8706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ทคโนโลยี</w:t>
      </w:r>
      <w:r w:rsidR="00E87061" w:rsidRPr="00E8706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มี</w:t>
      </w:r>
      <w:r w:rsidR="00EC6168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ข้ามามีบทบาทกับ</w:t>
      </w:r>
      <w:r w:rsidR="00E87061" w:rsidRPr="00E8706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การดำรงชีวิตของมนุษย์</w:t>
      </w:r>
      <w:r w:rsidR="00060FF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โดยเฉพาะอย่างยิ่ง</w:t>
      </w:r>
      <w:r w:rsidR="00E8706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ทคโนโลยี</w:t>
      </w:r>
      <w:r w:rsidR="006E454E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การสื่อสาร</w:t>
      </w:r>
      <w:r w:rsidR="00060FF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ที่ปัจจุบันอุปกรณ์พกพาหรือ</w:t>
      </w:r>
      <w:r w:rsidR="006E454E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สมาร์ตโฟน</w:t>
      </w:r>
      <w:r w:rsidR="0056303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ได้รับการพัฒนา</w:t>
      </w:r>
      <w:r w:rsidR="00060FF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อย่างต่อเนื่อง</w:t>
      </w:r>
      <w:r w:rsidR="0056303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และได้รับความนิยม</w:t>
      </w:r>
      <w:r w:rsidR="00060FF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ป็นอย่างมาก</w:t>
      </w:r>
      <w:r w:rsidR="009A21DC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C10E5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จากผล</w:t>
      </w:r>
      <w:r w:rsidR="00840B63" w:rsidRPr="00840B63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สำรวจ</w:t>
      </w:r>
      <w:r w:rsidR="00840B63" w:rsidRPr="00840B63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การใช้เทคโนโลยีสารสนเทศและการสื่อสารในครัวเรือน</w:t>
      </w:r>
      <w:r w:rsidR="00840B63" w:rsidRPr="00840B63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</w:t>
      </w:r>
      <w:r w:rsidR="00840B63" w:rsidRPr="00840B63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พ</w:t>
      </w:r>
      <w:r w:rsidR="00840B63" w:rsidRPr="00840B63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.</w:t>
      </w:r>
      <w:r w:rsidR="00840B63" w:rsidRPr="00840B63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ศ</w:t>
      </w:r>
      <w:r w:rsidR="00840B63" w:rsidRPr="00840B63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. 2561 </w:t>
      </w:r>
      <w:r w:rsidR="00840B63" w:rsidRPr="00840B63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ไตรมาส</w:t>
      </w:r>
      <w:r w:rsidR="00840B63" w:rsidRPr="00840B63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4 </w:t>
      </w:r>
      <w:r w:rsidR="00840B63" w:rsidRPr="00840B63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ของสำนักงานสถิติแห่งชาติ</w:t>
      </w:r>
      <w:r w:rsidR="00840B63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[1]</w:t>
      </w:r>
      <w:r w:rsidR="00840B63" w:rsidRPr="00840B63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</w:t>
      </w:r>
      <w:r w:rsidR="00840B63" w:rsidRPr="00840B63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พบว่าผู้ใช้อินเทอร์เน็ตใช้โทรศัพท์มือถือแบบ</w:t>
      </w:r>
      <w:r w:rsidR="007401AC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สมาร์ตโฟน</w:t>
      </w:r>
      <w:r w:rsidR="00840B63" w:rsidRPr="00840B63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ในการเข้าถึงอินเทอร์เน็ตค่อนข้างสูงคือ ร้อยละ 96.9 รองลงมา ใช้คอมพิวเตอร์ส่วนบุคคล ร้อยละ 35.4 และใช้โน้ตบุ๊กคอมพิวเตอร์ ร้อยละ 13.5</w:t>
      </w:r>
      <w:r w:rsidR="00060FF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C10E5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และ</w:t>
      </w:r>
      <w:r w:rsidR="00517C30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จาก</w:t>
      </w:r>
      <w:r w:rsidR="00B43BD5"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รายงานผลการสำรวจพฤติกรรมผู้ใช้อินเทอร์เน็ตในประเทศไทย ปี 2562</w:t>
      </w:r>
      <w:r w:rsidR="00D84612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D54B3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ของ</w:t>
      </w:r>
      <w:r w:rsidR="00AD23E4"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fldChar w:fldCharType="begin"/>
      </w:r>
      <w:r w:rsidR="005E6D4E">
        <w:rPr>
          <w:rFonts w:ascii="TH Sarabun New" w:eastAsia="SimSun" w:hAnsi="TH Sarabun New" w:cs="TH Sarabun New"/>
          <w:sz w:val="32"/>
          <w:szCs w:val="32"/>
          <w:lang w:eastAsia="zh-CN"/>
        </w:rPr>
        <w:instrText xml:space="preserve"> ADDIN ZOTERO_ITEM CSL_CITATION {"citationID":"YiBDqyig","properties":{"formattedCitation":"(\\uc0\\u3626{}\\uc0\\u3635{}\\uc0\\u3609{}\\uc0\\u3633{}\\uc0\\u3585{}\\uc0\\u3591{}\\uc0\\u3634{}\\uc0\\u3609{}\\uc0\\u3614{}\\uc0\\u3633{}\\uc0\\u3602{}\\uc0\\u3609{}\\uc0\\u3634{}\\uc0\\u3608{}\\uc0\\u3640{}\\uc0\\u3619{}\\uc0\\u3585{}\\uc0\\u3619{}\\uc0\\u3619{}\\uc0\\u3617{}\\uc0\\u3607{}\\uc0\\u3634{}\\uc0\\u3591{}\\uc0\\u3629{}\\uc0\\u3636{}\\uc0\\u3648{}\\uc0\\u3621{}\\uc0\\u3655{}\\uc0\\u3585{}\\uc0\\u3607{}\\uc0\\u3619{}\\uc0\\u3629{}\\uc0\\u3609{}\\uc0\\u3636{}\\uc0\\u3585{}\\uc0\\u3626{}\\uc0\\u3660{} (\\uc0\\u3626{}\\uc0\\u3614{}\\uc0\\u3608{}\\uc0\\u3629{}.), 2020)","plainCitation":"(</w:instrText>
      </w:r>
      <w:r w:rsidR="005E6D4E">
        <w:rPr>
          <w:rFonts w:ascii="TH Sarabun New" w:eastAsia="SimSun" w:hAnsi="TH Sarabun New" w:cs="TH Sarabun New"/>
          <w:sz w:val="32"/>
          <w:szCs w:val="32"/>
          <w:cs/>
          <w:lang w:eastAsia="zh-CN"/>
        </w:rPr>
        <w:instrText>สำนักงานพัฒนาธุรกรรมทางอิเล็กทรอนิกส์ (สพธอ.)</w:instrText>
      </w:r>
      <w:r w:rsidR="005E6D4E">
        <w:rPr>
          <w:rFonts w:ascii="TH Sarabun New" w:eastAsia="SimSun" w:hAnsi="TH Sarabun New" w:cs="TH Sarabun New"/>
          <w:sz w:val="32"/>
          <w:szCs w:val="32"/>
          <w:lang w:eastAsia="zh-CN"/>
        </w:rPr>
        <w:instrText>, 2020)","dontUpdate":true,"noteIndex":0},"citationItems":[{"id":"m2fgjkII/Ifj2J9UX","uris":["http://zotero.org/users/6787449/items/X82VTXXG"],"uri":["http://zotero.org/users/6787449/items/X82VTXXG"],"itemData":{"id":9,"type":"webpage","title":"</w:instrText>
      </w:r>
      <w:r w:rsidR="005E6D4E">
        <w:rPr>
          <w:rFonts w:ascii="TH Sarabun New" w:eastAsia="SimSun" w:hAnsi="TH Sarabun New" w:cs="TH Sarabun New"/>
          <w:sz w:val="32"/>
          <w:szCs w:val="32"/>
          <w:cs/>
          <w:lang w:eastAsia="zh-CN"/>
        </w:rPr>
        <w:instrText xml:space="preserve">รายงานผลการสำรวจพฤติกรรมผู้ใช้อินเทอร์เน็ตในประเทศไทย ปี </w:instrText>
      </w:r>
      <w:r w:rsidR="005E6D4E">
        <w:rPr>
          <w:rFonts w:ascii="TH Sarabun New" w:eastAsia="SimSun" w:hAnsi="TH Sarabun New" w:cs="TH Sarabun New"/>
          <w:sz w:val="32"/>
          <w:szCs w:val="32"/>
          <w:lang w:eastAsia="zh-CN"/>
        </w:rPr>
        <w:instrText>2562","URL":"https://www.etda.or.th/publishing-detail/thailand-internet-user-behavior-2019.html","author":[{"family":"</w:instrText>
      </w:r>
      <w:r w:rsidR="005E6D4E">
        <w:rPr>
          <w:rFonts w:ascii="TH Sarabun New" w:eastAsia="SimSun" w:hAnsi="TH Sarabun New" w:cs="TH Sarabun New"/>
          <w:sz w:val="32"/>
          <w:szCs w:val="32"/>
          <w:cs/>
          <w:lang w:eastAsia="zh-CN"/>
        </w:rPr>
        <w:instrText>สำนักงานพัฒนาธุรกรรมทางอิเล็กทรอนิกส์ (สพธอ.)"</w:instrText>
      </w:r>
      <w:r w:rsidR="005E6D4E">
        <w:rPr>
          <w:rFonts w:ascii="TH Sarabun New" w:eastAsia="SimSun" w:hAnsi="TH Sarabun New" w:cs="TH Sarabun New"/>
          <w:sz w:val="32"/>
          <w:szCs w:val="32"/>
          <w:lang w:eastAsia="zh-CN"/>
        </w:rPr>
        <w:instrText xml:space="preserve">,"given":""}],"accessed":{"date-parts":[["2020",7,27]]},"issued":{"date-parts":[["2563"]]}}}],"schema":"https://github.com/citation-style-language/schema/raw/master/csl-citation.json"} </w:instrText>
      </w:r>
      <w:r w:rsidR="00AD23E4"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fldChar w:fldCharType="separate"/>
      </w:r>
      <w:r w:rsidR="00AD23E4" w:rsidRPr="001A58EA">
        <w:rPr>
          <w:rFonts w:ascii="TH Sarabun New" w:hAnsi="TH Sarabun New" w:cs="TH Sarabun New"/>
          <w:sz w:val="32"/>
          <w:szCs w:val="32"/>
          <w:cs/>
        </w:rPr>
        <w:t>สำนักงานพัฒนาธุรกรรมทางอิเล็กทรอนิกส์</w:t>
      </w:r>
      <w:r w:rsidR="00224EC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F8585F" w:rsidRPr="00D54B3A">
        <w:rPr>
          <w:rFonts w:ascii="TH Sarabun New" w:hAnsi="TH Sarabun New" w:cs="TH Sarabun New"/>
          <w:sz w:val="32"/>
          <w:szCs w:val="32"/>
          <w:cs/>
        </w:rPr>
        <w:t>[</w:t>
      </w:r>
      <w:r w:rsidR="00587876">
        <w:rPr>
          <w:rFonts w:ascii="TH Sarabun New" w:hAnsi="TH Sarabun New" w:cs="TH Sarabun New"/>
          <w:sz w:val="32"/>
          <w:szCs w:val="32"/>
        </w:rPr>
        <w:t>2</w:t>
      </w:r>
      <w:r w:rsidR="00F8585F" w:rsidRPr="00D54B3A">
        <w:rPr>
          <w:rFonts w:ascii="TH Sarabun New" w:hAnsi="TH Sarabun New" w:cs="TH Sarabun New"/>
          <w:sz w:val="32"/>
          <w:szCs w:val="32"/>
          <w:cs/>
        </w:rPr>
        <w:t>]</w:t>
      </w:r>
      <w:r w:rsidR="00E16238" w:rsidRPr="001A58EA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AD23E4"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fldChar w:fldCharType="end"/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พบว่า</w:t>
      </w:r>
      <w:r w:rsidR="00904F0A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กลุ่มนักเรียนนักศึกษา มี</w:t>
      </w:r>
      <w:r w:rsidR="0057208F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จำนวน</w:t>
      </w:r>
      <w:r w:rsidR="0057208F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lastRenderedPageBreak/>
        <w:t xml:space="preserve">ชั่วโมงการใช้งานอินเทอร์เน็ตเฉลี่ยต่อวันมากที่สุดคือ </w:t>
      </w:r>
      <w:r w:rsidR="0057208F" w:rsidRPr="001A58EA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10 </w:t>
      </w:r>
      <w:r w:rsidR="0057208F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ชั่วโมง </w:t>
      </w:r>
      <w:r w:rsidR="0057208F" w:rsidRPr="001A58EA">
        <w:rPr>
          <w:rFonts w:ascii="TH Sarabun New" w:eastAsia="SimSun" w:hAnsi="TH Sarabun New" w:cs="TH Sarabun New"/>
          <w:sz w:val="32"/>
          <w:szCs w:val="32"/>
          <w:lang w:eastAsia="zh-CN"/>
        </w:rPr>
        <w:t>54</w:t>
      </w:r>
      <w:r w:rsidR="0057208F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นาที และ</w:t>
      </w:r>
      <w:r w:rsidR="00477542"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ช่องทางที่ใช้ในการ</w:t>
      </w:r>
      <w:r w:rsidR="00477542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ติดต่อสื่อสารออนไลน์คือ </w:t>
      </w:r>
      <w:r w:rsidR="00477542" w:rsidRPr="001A58EA">
        <w:rPr>
          <w:rFonts w:ascii="TH Sarabun New" w:eastAsia="SimSun" w:hAnsi="TH Sarabun New" w:cs="TH Sarabun New"/>
          <w:sz w:val="32"/>
          <w:szCs w:val="32"/>
          <w:lang w:eastAsia="zh-CN"/>
        </w:rPr>
        <w:t>Line</w:t>
      </w:r>
      <w:r w:rsidR="0057208F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คิดเป็น </w:t>
      </w:r>
      <w:r w:rsidR="0057208F" w:rsidRPr="001A58EA">
        <w:rPr>
          <w:rFonts w:ascii="TH Sarabun New" w:eastAsia="SimSun" w:hAnsi="TH Sarabun New" w:cs="TH Sarabun New"/>
          <w:sz w:val="32"/>
          <w:szCs w:val="32"/>
          <w:lang w:eastAsia="zh-CN"/>
        </w:rPr>
        <w:t>98</w:t>
      </w:r>
      <w:r w:rsidR="0057208F"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.</w:t>
      </w:r>
      <w:r w:rsidR="0057208F" w:rsidRPr="001A58EA">
        <w:rPr>
          <w:rFonts w:ascii="TH Sarabun New" w:eastAsia="SimSun" w:hAnsi="TH Sarabun New" w:cs="TH Sarabun New"/>
          <w:sz w:val="32"/>
          <w:szCs w:val="32"/>
          <w:lang w:eastAsia="zh-CN"/>
        </w:rPr>
        <w:t>6</w:t>
      </w:r>
      <w:r w:rsidR="0057208F"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%</w:t>
      </w:r>
      <w:r w:rsidR="00477542"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</w:t>
      </w:r>
      <w:r w:rsidR="00477542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และ </w:t>
      </w:r>
      <w:r w:rsidR="00477542" w:rsidRPr="001A58EA">
        <w:rPr>
          <w:rFonts w:ascii="TH Sarabun New" w:eastAsia="SimSun" w:hAnsi="TH Sarabun New" w:cs="TH Sarabun New"/>
          <w:sz w:val="32"/>
          <w:szCs w:val="32"/>
          <w:lang w:eastAsia="zh-CN"/>
        </w:rPr>
        <w:t>Facebook</w:t>
      </w:r>
      <w:r w:rsidR="0057208F" w:rsidRPr="001A58EA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89</w:t>
      </w:r>
      <w:r w:rsidR="0057208F"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.</w:t>
      </w:r>
      <w:r w:rsidR="0057208F" w:rsidRPr="001A58EA">
        <w:rPr>
          <w:rFonts w:ascii="TH Sarabun New" w:eastAsia="SimSun" w:hAnsi="TH Sarabun New" w:cs="TH Sarabun New"/>
          <w:sz w:val="32"/>
          <w:szCs w:val="32"/>
          <w:lang w:eastAsia="zh-CN"/>
        </w:rPr>
        <w:t>9</w:t>
      </w:r>
      <w:r w:rsidR="0057208F"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%</w:t>
      </w:r>
      <w:r w:rsidR="00477542"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</w:t>
      </w:r>
      <w:r w:rsidR="00477542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ตามลำดับ</w:t>
      </w:r>
      <w:r w:rsidR="00517C30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</w:p>
    <w:p w14:paraId="43C13050" w14:textId="05AA6D46" w:rsidR="00394410" w:rsidRDefault="00D54B3A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/>
          <w:sz w:val="32"/>
          <w:szCs w:val="32"/>
          <w:cs/>
          <w:lang w:eastAsia="zh-CN"/>
        </w:rPr>
        <w:tab/>
      </w:r>
      <w:r w:rsidR="003E2D94" w:rsidRPr="001A5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ศูนย์พัฒนาระบบเครือข่ายคอมพิวเตอร์</w:t>
      </w:r>
      <w:r w:rsidR="003E2D94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 งานศูนย์ข้อมูลสารสนเทศ วิทยาลัยอาชีวศึกษาพิษณุโลก มีหน้าที่ให้บริการอินเ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ท</w:t>
      </w:r>
      <w:r w:rsidR="003E2D94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อร์เน็ต ให้คำปรึกษาการใช้งานแก่ ครู เจ้าหน้าที่ นักเรียน 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และ</w:t>
      </w:r>
      <w:r w:rsidR="003E2D94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นักศึกษา เพื่อให้รองรับการเรียน การสอน การค้นคว้าและการวิจัย ควบคุมดูและบำรุงรักษาอุปกรณ์เครือข่าย 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และ</w:t>
      </w:r>
      <w:r w:rsidR="00417078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ให้บริการระบบเครือข่ายคอมพิวเตอร์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ที่</w:t>
      </w:r>
      <w:r w:rsidR="00417078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มีความสะดวก รวดเร็ว และปลอดภัยในการใช้งาน</w:t>
      </w:r>
      <w:r w:rsidR="009252DB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 ปัจจุบันศูนย์พัฒนาระบบเครือข่ายคอมพิวเตอร์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ดังกล่าว</w:t>
      </w:r>
      <w:r w:rsidR="009B3D1F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มีบุคลากร</w:t>
      </w:r>
      <w:r w:rsidR="00A133A7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และ</w:t>
      </w:r>
      <w:r w:rsidR="00C50DB0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ครู </w:t>
      </w:r>
      <w:r w:rsidR="009B3D1F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ปฏิบัติงาน</w:t>
      </w:r>
      <w:r w:rsidR="00A133A7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เพียง</w:t>
      </w:r>
      <w:r w:rsidR="009B3D1F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 3 คน </w:t>
      </w:r>
      <w:r w:rsidR="00A133A7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ทำให้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ประสบปัญหา</w:t>
      </w:r>
      <w:r w:rsidR="009252DB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จ้าหน้าที่ไม่เพียงพอในการให้บริการ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จึงทำให้เกิดความล่าช้าในการให้บริการ และ</w:t>
      </w:r>
      <w:r w:rsidR="00025732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ความยากลำบากใน</w:t>
      </w:r>
      <w:r w:rsidR="002842C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การติดต่อ</w:t>
      </w:r>
      <w:r w:rsidR="0015396D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พื่อขอความช่วยเหลือในการแก้ไขปัญหาด้านเครือข</w:t>
      </w:r>
      <w:r w:rsidR="00025732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่</w:t>
      </w:r>
      <w:r w:rsidR="0015396D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าย </w:t>
      </w:r>
      <w:r w:rsidR="009252DB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</w:p>
    <w:p w14:paraId="65673AE9" w14:textId="51673233" w:rsidR="00D54B3A" w:rsidRPr="009252DB" w:rsidRDefault="00B2589F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cs/>
          <w:lang w:eastAsia="zh-CN"/>
        </w:rPr>
      </w:pP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วิจัย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ล็ง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ห็นความสำคัญของ</w:t>
      </w:r>
      <w:r w:rsidR="00025732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ทคโนโลยีและ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ปัญหา</w:t>
      </w:r>
      <w:r w:rsidR="00025732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การปฏิบัติงาน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ดังกล่าว</w:t>
      </w:r>
      <w:r w:rsidR="00025732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จึง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ต้องการที่จะปรับปรุงประสิทธิภาพการให้บริการของศูนย์พัฒนาระบบเครือข่ายคอมพิวเตอร์</w:t>
      </w:r>
      <w:r w:rsidR="009252DB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025732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โดย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มี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แนวคิดในการประยุกต์ใช้เทคโนโลยี</w:t>
      </w:r>
      <w:r w:rsidR="00734D3C" w:rsidRPr="00734D3C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โปรแกรมสนทนาอัตโนมัติ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สำหรับเพิ่มประสิทธิภาพให้บริการและเพิ่มการรับรู้และเข้าถึงบริการของผู้ใช้งานผ่านโปรแกรมไลน์ ผู้วิจัยได้พัฒนา</w:t>
      </w:r>
      <w:r w:rsidR="009252DB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ระบบแชทบอทให้บริการด้านเครือข่าย 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พื่อ</w:t>
      </w:r>
      <w:r w:rsidR="00CC2AF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พิ่มความสะดวกรวดเร็วในการ</w:t>
      </w:r>
      <w:r w:rsidR="00855E28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ให้บริการ</w:t>
      </w:r>
      <w:r w:rsidR="00734D3C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แก่</w:t>
      </w:r>
      <w:r w:rsidR="00855E28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นักเรียน นักศึกษา ครูและบุคลากรทางการศึกษา </w:t>
      </w:r>
      <w:r w:rsidR="00CC2AF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ซึ่งระบบแชทบอทที่ได้พัฒนานี้สามารถนำไปประยุกต์ใช้งานกับสถานศึกษาอื่น</w:t>
      </w:r>
      <w:r w:rsidR="00CE4CD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CC2AF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ๆ ที่มีรูปแบบการให้บริการคล้ายคลึงกันได้ </w:t>
      </w:r>
    </w:p>
    <w:p w14:paraId="444BF248" w14:textId="20359833" w:rsidR="002E395E" w:rsidRPr="00A133A7" w:rsidRDefault="002E395E" w:rsidP="00DD373F">
      <w:pPr>
        <w:spacing w:after="0" w:line="240" w:lineRule="auto"/>
        <w:ind w:firstLine="709"/>
        <w:rPr>
          <w:rFonts w:ascii="TH Sarabun New" w:eastAsia="SimSun" w:hAnsi="TH Sarabun New" w:cs="TH Sarabun New"/>
          <w:b/>
          <w:bCs/>
          <w:sz w:val="16"/>
          <w:szCs w:val="16"/>
          <w:cs/>
          <w:lang w:eastAsia="zh-CN"/>
        </w:rPr>
      </w:pPr>
    </w:p>
    <w:p w14:paraId="309A94BD" w14:textId="77777777" w:rsidR="00D06221" w:rsidRPr="00A85F7F" w:rsidRDefault="00D06221" w:rsidP="006F5F1B">
      <w:pPr>
        <w:pStyle w:val="FootnoteText"/>
        <w:rPr>
          <w:rFonts w:ascii="TH Sarabun New" w:hAnsi="TH Sarabun New" w:cs="TH Sarabun New"/>
          <w:sz w:val="24"/>
          <w:szCs w:val="24"/>
        </w:rPr>
      </w:pPr>
      <w:r>
        <w:rPr>
          <w:rFonts w:ascii="TH Sarabun New" w:eastAsia="SimSun" w:hAnsi="TH Sarabun New" w:cs="TH Sarabun New" w:hint="cs"/>
          <w:b/>
          <w:bCs/>
          <w:sz w:val="32"/>
          <w:szCs w:val="32"/>
          <w:cs/>
          <w:lang w:eastAsia="zh-CN"/>
        </w:rPr>
        <w:t>วัตถุประสงค์การวิจัย</w:t>
      </w:r>
    </w:p>
    <w:p w14:paraId="3548F5AC" w14:textId="01C23E3D" w:rsidR="00F8585F" w:rsidRPr="00F8585F" w:rsidRDefault="00F8585F" w:rsidP="00DD373F">
      <w:pPr>
        <w:pStyle w:val="ListParagraph"/>
        <w:numPr>
          <w:ilvl w:val="0"/>
          <w:numId w:val="35"/>
        </w:numPr>
        <w:tabs>
          <w:tab w:val="left" w:pos="990"/>
        </w:tabs>
        <w:spacing w:after="0" w:line="240" w:lineRule="auto"/>
        <w:ind w:left="0" w:firstLine="709"/>
        <w:jc w:val="thaiDistribute"/>
        <w:rPr>
          <w:rFonts w:ascii="TH Sarabun New" w:hAnsi="TH Sarabun New" w:cs="TH Sarabun New"/>
          <w:sz w:val="32"/>
          <w:szCs w:val="32"/>
        </w:rPr>
      </w:pPr>
      <w:r w:rsidRPr="00F8585F">
        <w:rPr>
          <w:rFonts w:ascii="TH Sarabun New" w:hAnsi="TH Sarabun New" w:cs="TH Sarabun New"/>
          <w:sz w:val="32"/>
          <w:szCs w:val="32"/>
          <w:cs/>
        </w:rPr>
        <w:t>เพื่อออกแบบและพัฒนาระบบแชทบอทให้บริการด้านเครือข่าย</w:t>
      </w:r>
      <w:r w:rsidR="0096789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025732">
        <w:rPr>
          <w:rFonts w:ascii="TH Sarabun New" w:hAnsi="TH Sarabun New" w:cs="TH Sarabun New" w:hint="cs"/>
          <w:sz w:val="32"/>
          <w:szCs w:val="32"/>
          <w:cs/>
        </w:rPr>
        <w:t>กรณีศึกษา</w:t>
      </w:r>
      <w:r w:rsidR="00967899">
        <w:rPr>
          <w:rFonts w:ascii="TH Sarabun New" w:hAnsi="TH Sarabun New" w:cs="TH Sarabun New" w:hint="cs"/>
          <w:sz w:val="32"/>
          <w:szCs w:val="32"/>
          <w:cs/>
        </w:rPr>
        <w:t>วิทยาลัยอาชีวศึกษาพิษณุโลก</w:t>
      </w:r>
    </w:p>
    <w:p w14:paraId="4B05873F" w14:textId="11C47443" w:rsidR="00D06221" w:rsidRPr="00F8585F" w:rsidRDefault="00F8585F" w:rsidP="00DD373F">
      <w:pPr>
        <w:pStyle w:val="ListParagraph"/>
        <w:numPr>
          <w:ilvl w:val="0"/>
          <w:numId w:val="35"/>
        </w:numPr>
        <w:tabs>
          <w:tab w:val="left" w:pos="990"/>
        </w:tabs>
        <w:spacing w:after="0" w:line="240" w:lineRule="auto"/>
        <w:ind w:left="0"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 w:rsidRPr="00F8585F">
        <w:rPr>
          <w:rFonts w:ascii="TH Sarabun New" w:hAnsi="TH Sarabun New" w:cs="TH Sarabun New"/>
          <w:sz w:val="32"/>
          <w:szCs w:val="32"/>
          <w:cs/>
        </w:rPr>
        <w:t>เพื่อ</w:t>
      </w:r>
      <w:r w:rsidR="002708BD">
        <w:rPr>
          <w:rFonts w:ascii="TH Sarabun New" w:hAnsi="TH Sarabun New" w:cs="TH Sarabun New" w:hint="cs"/>
          <w:sz w:val="32"/>
          <w:szCs w:val="32"/>
          <w:cs/>
        </w:rPr>
        <w:t>ประเมิน</w:t>
      </w:r>
      <w:r w:rsidRPr="00F8585F">
        <w:rPr>
          <w:rFonts w:ascii="TH Sarabun New" w:hAnsi="TH Sarabun New" w:cs="TH Sarabun New"/>
          <w:sz w:val="32"/>
          <w:szCs w:val="32"/>
          <w:cs/>
        </w:rPr>
        <w:t>ความ</w:t>
      </w:r>
      <w:r w:rsidR="00967899">
        <w:rPr>
          <w:rFonts w:ascii="TH Sarabun New" w:hAnsi="TH Sarabun New" w:cs="TH Sarabun New" w:hint="cs"/>
          <w:sz w:val="32"/>
          <w:szCs w:val="32"/>
          <w:cs/>
        </w:rPr>
        <w:t>พึงพอใจ</w:t>
      </w:r>
      <w:r w:rsidR="00967899">
        <w:rPr>
          <w:rFonts w:ascii="TH Sarabun New" w:hAnsi="TH Sarabun New" w:cs="TH Sarabun New"/>
          <w:sz w:val="32"/>
          <w:szCs w:val="32"/>
          <w:cs/>
        </w:rPr>
        <w:t>ของผู้ใช้งานที่มีต่อ</w:t>
      </w:r>
      <w:r w:rsidRPr="00F8585F">
        <w:rPr>
          <w:rFonts w:ascii="TH Sarabun New" w:hAnsi="TH Sarabun New" w:cs="TH Sarabun New"/>
          <w:sz w:val="32"/>
          <w:szCs w:val="32"/>
          <w:cs/>
        </w:rPr>
        <w:t>ระบบแชทบอท</w:t>
      </w:r>
      <w:r w:rsidR="00967899">
        <w:rPr>
          <w:rFonts w:ascii="TH Sarabun New" w:hAnsi="TH Sarabun New" w:cs="TH Sarabun New" w:hint="cs"/>
          <w:sz w:val="32"/>
          <w:szCs w:val="32"/>
          <w:cs/>
        </w:rPr>
        <w:t>ให้บริการด้านเครือข่าย</w:t>
      </w:r>
      <w:r w:rsidR="00E7289C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025732">
        <w:rPr>
          <w:rFonts w:ascii="TH Sarabun New" w:hAnsi="TH Sarabun New" w:cs="TH Sarabun New" w:hint="cs"/>
          <w:sz w:val="32"/>
          <w:szCs w:val="32"/>
          <w:cs/>
        </w:rPr>
        <w:t>กรณีศึกษา</w:t>
      </w:r>
      <w:r w:rsidR="00E7289C">
        <w:rPr>
          <w:rFonts w:ascii="TH Sarabun New" w:hAnsi="TH Sarabun New" w:cs="TH Sarabun New" w:hint="cs"/>
          <w:sz w:val="32"/>
          <w:szCs w:val="32"/>
          <w:cs/>
        </w:rPr>
        <w:t>วิทยาลัยอาชีวศึกษาพิษณุโลก</w:t>
      </w:r>
      <w:r w:rsidR="0096789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</w:p>
    <w:p w14:paraId="2E226BD5" w14:textId="77777777" w:rsidR="00264C2B" w:rsidRPr="00264C2B" w:rsidRDefault="00264C2B" w:rsidP="00DD373F">
      <w:pPr>
        <w:tabs>
          <w:tab w:val="left" w:pos="993"/>
        </w:tabs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16"/>
          <w:szCs w:val="16"/>
          <w:lang w:eastAsia="zh-CN"/>
        </w:rPr>
      </w:pPr>
    </w:p>
    <w:p w14:paraId="798F8C16" w14:textId="77777777" w:rsidR="005D6C79" w:rsidRPr="005D6C79" w:rsidRDefault="005D6C79" w:rsidP="006F5F1B">
      <w:pPr>
        <w:spacing w:after="0" w:line="240" w:lineRule="auto"/>
        <w:jc w:val="thaiDistribute"/>
        <w:rPr>
          <w:rFonts w:ascii="TH Sarabun New" w:eastAsia="SimSun" w:hAnsi="TH Sarabun New" w:cs="TH Sarabun New"/>
          <w:b/>
          <w:bCs/>
          <w:sz w:val="32"/>
          <w:szCs w:val="32"/>
          <w:lang w:eastAsia="zh-CN"/>
        </w:rPr>
      </w:pPr>
      <w:r>
        <w:rPr>
          <w:rFonts w:ascii="TH Sarabun New" w:eastAsia="SimSun" w:hAnsi="TH Sarabun New" w:cs="TH Sarabun New" w:hint="cs"/>
          <w:b/>
          <w:bCs/>
          <w:sz w:val="32"/>
          <w:szCs w:val="32"/>
          <w:cs/>
          <w:lang w:eastAsia="zh-CN"/>
        </w:rPr>
        <w:t>แนวคิด ทฤษฎี และงานวิจัยที่เกี่ยวข้อง</w:t>
      </w:r>
    </w:p>
    <w:p w14:paraId="295FF4FA" w14:textId="6FA2B692" w:rsidR="00CE527A" w:rsidRDefault="000862E1" w:rsidP="00DD373F">
      <w:pPr>
        <w:tabs>
          <w:tab w:val="left" w:pos="1080"/>
        </w:tabs>
        <w:spacing w:after="0" w:line="240" w:lineRule="auto"/>
        <w:ind w:firstLine="709"/>
        <w:jc w:val="thaiDistribute"/>
        <w:rPr>
          <w:rFonts w:ascii="TH Sarabun New" w:hAnsi="TH Sarabun New" w:cs="TH Sarabun New"/>
          <w:sz w:val="32"/>
          <w:szCs w:val="32"/>
        </w:rPr>
      </w:pPr>
      <w:r w:rsidRPr="0042207F">
        <w:rPr>
          <w:rFonts w:ascii="TH Sarabun New" w:hAnsi="TH Sarabun New" w:cs="TH Sarabun New"/>
          <w:sz w:val="32"/>
          <w:szCs w:val="32"/>
          <w:cs/>
        </w:rPr>
        <w:t>ผู้วิจัยได้ประยุกต์ใช้แนวคิด</w:t>
      </w:r>
      <w:r w:rsidR="00471701" w:rsidRPr="0042207F">
        <w:rPr>
          <w:rFonts w:ascii="TH Sarabun New" w:hAnsi="TH Sarabun New" w:cs="TH Sarabun New"/>
          <w:sz w:val="32"/>
          <w:szCs w:val="32"/>
          <w:cs/>
        </w:rPr>
        <w:t>ในการพัฒนาระบบ</w:t>
      </w:r>
      <w:r w:rsidR="002708BD" w:rsidRPr="00AD52CF">
        <w:rPr>
          <w:rFonts w:ascii="TH Sarabun New" w:hAnsi="TH Sarabun New" w:cs="TH Sarabun New" w:hint="cs"/>
          <w:sz w:val="32"/>
          <w:szCs w:val="32"/>
          <w:cs/>
        </w:rPr>
        <w:t xml:space="preserve">แชทบอท </w:t>
      </w:r>
      <w:r w:rsidR="00471701" w:rsidRPr="0042207F">
        <w:rPr>
          <w:rFonts w:ascii="TH Sarabun New" w:hAnsi="TH Sarabun New" w:cs="TH Sarabun New"/>
          <w:sz w:val="32"/>
          <w:szCs w:val="32"/>
          <w:cs/>
        </w:rPr>
        <w:t>โดยใช้</w:t>
      </w:r>
      <w:r w:rsidR="008843AE" w:rsidRPr="0042207F">
        <w:rPr>
          <w:rFonts w:ascii="TH Sarabun New" w:hAnsi="TH Sarabun New" w:cs="TH Sarabun New"/>
          <w:sz w:val="32"/>
          <w:szCs w:val="32"/>
          <w:cs/>
        </w:rPr>
        <w:t xml:space="preserve">วงจรการพัฒนาระบบ </w:t>
      </w:r>
      <w:r w:rsidR="008843AE" w:rsidRPr="0042207F">
        <w:rPr>
          <w:rFonts w:ascii="TH Sarabun New" w:eastAsia="SimSun" w:hAnsi="TH Sarabun New" w:cs="TH Sarabun New"/>
          <w:sz w:val="32"/>
          <w:szCs w:val="32"/>
          <w:cs/>
          <w:lang w:val="en-GB" w:eastAsia="zh-CN"/>
        </w:rPr>
        <w:t>(</w:t>
      </w:r>
      <w:r w:rsidR="008843AE" w:rsidRPr="0042207F">
        <w:rPr>
          <w:rFonts w:ascii="TH Sarabun New" w:eastAsia="SimSun" w:hAnsi="TH Sarabun New" w:cs="TH Sarabun New"/>
          <w:sz w:val="32"/>
          <w:szCs w:val="32"/>
          <w:lang w:val="en-GB" w:eastAsia="zh-CN"/>
        </w:rPr>
        <w:t xml:space="preserve">System Development Live Cycle </w:t>
      </w:r>
      <w:r w:rsidR="008843AE" w:rsidRPr="0042207F">
        <w:rPr>
          <w:rFonts w:ascii="TH Sarabun New" w:eastAsia="SimSun" w:hAnsi="TH Sarabun New" w:cs="TH Sarabun New"/>
          <w:sz w:val="32"/>
          <w:szCs w:val="32"/>
          <w:cs/>
          <w:lang w:val="en-GB" w:eastAsia="zh-CN"/>
        </w:rPr>
        <w:t xml:space="preserve">: </w:t>
      </w:r>
      <w:r w:rsidR="008843AE" w:rsidRPr="0042207F">
        <w:rPr>
          <w:rFonts w:ascii="TH Sarabun New" w:eastAsia="SimSun" w:hAnsi="TH Sarabun New" w:cs="TH Sarabun New"/>
          <w:sz w:val="32"/>
          <w:szCs w:val="32"/>
          <w:lang w:val="en-GB" w:eastAsia="zh-CN"/>
        </w:rPr>
        <w:t>SDLC</w:t>
      </w:r>
      <w:r w:rsidR="008843AE" w:rsidRPr="0042207F">
        <w:rPr>
          <w:rFonts w:ascii="TH Sarabun New" w:eastAsia="SimSun" w:hAnsi="TH Sarabun New" w:cs="TH Sarabun New"/>
          <w:sz w:val="32"/>
          <w:szCs w:val="32"/>
          <w:cs/>
          <w:lang w:val="en-GB" w:eastAsia="zh-CN"/>
        </w:rPr>
        <w:t>)</w:t>
      </w:r>
      <w:r w:rsidR="00AF62E0" w:rsidRPr="0042207F">
        <w:rPr>
          <w:rFonts w:ascii="TH Sarabun New" w:eastAsia="SimSun" w:hAnsi="TH Sarabun New" w:cs="TH Sarabun New"/>
          <w:sz w:val="32"/>
          <w:szCs w:val="32"/>
          <w:cs/>
          <w:lang w:val="en-GB" w:eastAsia="zh-CN"/>
        </w:rPr>
        <w:t xml:space="preserve"> </w:t>
      </w:r>
      <w:r w:rsidR="00BF3DDC" w:rsidRPr="0042207F">
        <w:rPr>
          <w:rFonts w:ascii="TH Sarabun New" w:hAnsi="TH Sarabun New" w:cs="TH Sarabun New"/>
          <w:sz w:val="32"/>
          <w:szCs w:val="32"/>
          <w:cs/>
        </w:rPr>
        <w:t>[</w:t>
      </w:r>
      <w:r w:rsidR="00587876">
        <w:rPr>
          <w:rFonts w:ascii="TH Sarabun New" w:hAnsi="TH Sarabun New" w:cs="TH Sarabun New"/>
          <w:sz w:val="32"/>
          <w:szCs w:val="32"/>
        </w:rPr>
        <w:t>3</w:t>
      </w:r>
      <w:r w:rsidR="00BF3DDC" w:rsidRPr="0042207F">
        <w:rPr>
          <w:rFonts w:ascii="TH Sarabun New" w:hAnsi="TH Sarabun New" w:cs="TH Sarabun New"/>
          <w:sz w:val="32"/>
          <w:szCs w:val="32"/>
          <w:cs/>
        </w:rPr>
        <w:t>]</w:t>
      </w:r>
      <w:r w:rsidR="008843AE" w:rsidRPr="0042207F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Pr="0042207F">
        <w:rPr>
          <w:rFonts w:ascii="TH Sarabun New" w:hAnsi="TH Sarabun New" w:cs="TH Sarabun New"/>
          <w:sz w:val="32"/>
          <w:szCs w:val="32"/>
          <w:cs/>
        </w:rPr>
        <w:t>ซึ่งมีขั้นตอน</w:t>
      </w:r>
      <w:r w:rsidR="00CE527A" w:rsidRPr="0042207F">
        <w:rPr>
          <w:rFonts w:ascii="TH Sarabun New" w:hAnsi="TH Sarabun New" w:cs="TH Sarabun New"/>
          <w:sz w:val="32"/>
          <w:szCs w:val="32"/>
          <w:cs/>
        </w:rPr>
        <w:t>ในการพัฒนาระบบ</w:t>
      </w:r>
      <w:r w:rsidR="002708BD">
        <w:rPr>
          <w:rFonts w:ascii="TH Sarabun New" w:hAnsi="TH Sarabun New" w:cs="TH Sarabun New" w:hint="cs"/>
          <w:sz w:val="32"/>
          <w:szCs w:val="32"/>
          <w:cs/>
        </w:rPr>
        <w:t xml:space="preserve"> ได้แก่ </w:t>
      </w:r>
      <w:r w:rsidR="00CE4CD6">
        <w:rPr>
          <w:rFonts w:ascii="TH Sarabun New" w:hAnsi="TH Sarabun New" w:cs="TH Sarabun New" w:hint="cs"/>
          <w:sz w:val="32"/>
          <w:szCs w:val="32"/>
          <w:cs/>
        </w:rPr>
        <w:t xml:space="preserve">1) </w:t>
      </w:r>
      <w:r w:rsidR="00022CCA" w:rsidRPr="00022CCA">
        <w:rPr>
          <w:rFonts w:ascii="TH Sarabun New" w:hAnsi="TH Sarabun New" w:cs="TH Sarabun New"/>
          <w:sz w:val="32"/>
          <w:szCs w:val="32"/>
          <w:cs/>
        </w:rPr>
        <w:t xml:space="preserve">วิเคราะห์ปัญหาและความต้องการระบบ 2) ออกแบบระบบและแอปพลิเคชัน 3) พัฒนาระบบและแอปพลิเคชัน </w:t>
      </w:r>
      <w:r w:rsidR="00CE4CD6">
        <w:rPr>
          <w:rFonts w:ascii="TH Sarabun New" w:hAnsi="TH Sarabun New" w:cs="TH Sarabun New" w:hint="cs"/>
          <w:sz w:val="32"/>
          <w:szCs w:val="32"/>
          <w:cs/>
        </w:rPr>
        <w:t xml:space="preserve">และ </w:t>
      </w:r>
      <w:r w:rsidR="00022CCA" w:rsidRPr="00022CCA">
        <w:rPr>
          <w:rFonts w:ascii="TH Sarabun New" w:hAnsi="TH Sarabun New" w:cs="TH Sarabun New"/>
          <w:sz w:val="32"/>
          <w:szCs w:val="32"/>
          <w:cs/>
        </w:rPr>
        <w:t>4) ทดสอบระบบแชทบอทเพื่อให้บริการด้านเครือข่าย</w:t>
      </w:r>
    </w:p>
    <w:p w14:paraId="310A441C" w14:textId="72002C65" w:rsidR="005B49E8" w:rsidRDefault="005B49E8" w:rsidP="00DD373F">
      <w:pPr>
        <w:tabs>
          <w:tab w:val="left" w:pos="1080"/>
        </w:tabs>
        <w:spacing w:after="0" w:line="240" w:lineRule="auto"/>
        <w:ind w:firstLine="709"/>
        <w:jc w:val="thaiDistribute"/>
        <w:rPr>
          <w:rFonts w:ascii="TH Sarabun New" w:hAnsi="TH Sarabun New" w:cs="TH Sarabun New"/>
          <w:sz w:val="32"/>
          <w:szCs w:val="32"/>
          <w:cs/>
        </w:rPr>
      </w:pPr>
      <w:r>
        <w:rPr>
          <w:rFonts w:ascii="TH Sarabun New" w:hAnsi="TH Sarabun New" w:cs="TH Sarabun New" w:hint="cs"/>
          <w:sz w:val="32"/>
          <w:szCs w:val="32"/>
          <w:cs/>
        </w:rPr>
        <w:lastRenderedPageBreak/>
        <w:t>แชทบอท</w:t>
      </w:r>
      <w:r>
        <w:rPr>
          <w:rFonts w:ascii="TH Sarabun New" w:hAnsi="TH Sarabun New" w:cs="TH Sarabun New"/>
          <w:sz w:val="32"/>
          <w:szCs w:val="32"/>
        </w:rPr>
        <w:t xml:space="preserve"> (Chatbot)</w:t>
      </w:r>
      <w:r w:rsidR="00DA4F50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DA4F50" w:rsidRPr="00DA4F50">
        <w:rPr>
          <w:rFonts w:ascii="TH Sarabun New" w:hAnsi="TH Sarabun New" w:cs="TH Sarabun New"/>
          <w:sz w:val="32"/>
          <w:szCs w:val="32"/>
          <w:cs/>
        </w:rPr>
        <w:t>คือโปรแกรมคอมพิวเตอร์ที่สามารถสนทนากับมนุษย์ในภาษาธรรมชาติเช่นภาษาอังกฤษ ในฐานะตัวแทนการสนทนา</w:t>
      </w:r>
      <w:r w:rsidR="00025732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DA4F50" w:rsidRPr="00DA4F50">
        <w:rPr>
          <w:rFonts w:ascii="TH Sarabun New" w:hAnsi="TH Sarabun New" w:cs="TH Sarabun New"/>
          <w:sz w:val="32"/>
          <w:szCs w:val="32"/>
          <w:cs/>
        </w:rPr>
        <w:t>แชทบอทใช้การติดต่อด้วยภาษาธรรมชาติที่ให้การโต้ตอบเหมือนมนุษย์ เนื่องจากจุดมุ่งหมายหลักคือการเลียนแบบการสนทนาของมนุษย์ แชทบอทจึงโน้มน้าวผู้ใช้</w:t>
      </w:r>
      <w:r w:rsidR="00025732">
        <w:rPr>
          <w:rFonts w:ascii="TH Sarabun New" w:hAnsi="TH Sarabun New" w:cs="TH Sarabun New" w:hint="cs"/>
          <w:sz w:val="32"/>
          <w:szCs w:val="32"/>
          <w:cs/>
        </w:rPr>
        <w:t>เสมือนได้สนทนา</w:t>
      </w:r>
      <w:r w:rsidR="00DA4F50" w:rsidRPr="00DA4F50">
        <w:rPr>
          <w:rFonts w:ascii="TH Sarabun New" w:hAnsi="TH Sarabun New" w:cs="TH Sarabun New"/>
          <w:sz w:val="32"/>
          <w:szCs w:val="32"/>
          <w:cs/>
        </w:rPr>
        <w:t xml:space="preserve">กับมนุษย์จริง ๆ แต่แท้จริงแล้วพวกเขากำลังคุยกับเครื่องจักร การเลียนแบบรูปแบบการพูดของมนุษย์ทำให้ผู้ใช้มีประสบการณ์ที่คล้ายกับการสนทนากับผู้ใช้ที่เป็นมนุษย์คนอื่น ๆ </w:t>
      </w:r>
      <w:r w:rsidR="00025732" w:rsidRPr="00DA4F50">
        <w:rPr>
          <w:rFonts w:ascii="TH Sarabun New" w:hAnsi="TH Sarabun New" w:cs="TH Sarabun New"/>
          <w:sz w:val="32"/>
          <w:szCs w:val="32"/>
          <w:cs/>
        </w:rPr>
        <w:t>แชทบอท</w:t>
      </w:r>
      <w:r w:rsidR="00DA4F50" w:rsidRPr="00DA4F50">
        <w:rPr>
          <w:rFonts w:ascii="TH Sarabun New" w:hAnsi="TH Sarabun New" w:cs="TH Sarabun New"/>
          <w:sz w:val="32"/>
          <w:szCs w:val="32"/>
          <w:cs/>
        </w:rPr>
        <w:t>ถูกนำมาใช้ในงานต่าง ๆ เช่นการบริการลูกค้า การศึกษา และเพื่อความสนุกสนาน</w:t>
      </w:r>
      <w:r w:rsidR="007B5439">
        <w:rPr>
          <w:rFonts w:ascii="TH Sarabun New" w:hAnsi="TH Sarabun New" w:cs="TH Sarabun New"/>
          <w:sz w:val="32"/>
          <w:szCs w:val="32"/>
        </w:rPr>
        <w:t xml:space="preserve"> [</w:t>
      </w:r>
      <w:r w:rsidR="00587876">
        <w:rPr>
          <w:rFonts w:ascii="TH Sarabun New" w:hAnsi="TH Sarabun New" w:cs="TH Sarabun New"/>
          <w:sz w:val="32"/>
          <w:szCs w:val="32"/>
        </w:rPr>
        <w:t>4</w:t>
      </w:r>
      <w:r w:rsidR="007B5439">
        <w:rPr>
          <w:rFonts w:ascii="TH Sarabun New" w:hAnsi="TH Sarabun New" w:cs="TH Sarabun New"/>
          <w:sz w:val="32"/>
          <w:szCs w:val="32"/>
        </w:rPr>
        <w:t>]</w:t>
      </w:r>
      <w:r>
        <w:rPr>
          <w:rFonts w:ascii="TH Sarabun New" w:hAnsi="TH Sarabun New" w:cs="TH Sarabun New"/>
          <w:sz w:val="32"/>
          <w:szCs w:val="32"/>
        </w:rPr>
        <w:t xml:space="preserve"> </w:t>
      </w:r>
    </w:p>
    <w:p w14:paraId="4951B89B" w14:textId="4DD499CC" w:rsidR="005B49E8" w:rsidRDefault="001A6A2C" w:rsidP="00DD373F">
      <w:pPr>
        <w:tabs>
          <w:tab w:val="left" w:pos="1080"/>
        </w:tabs>
        <w:spacing w:after="0" w:line="240" w:lineRule="auto"/>
        <w:ind w:firstLine="709"/>
        <w:jc w:val="thaiDistribute"/>
        <w:rPr>
          <w:rFonts w:ascii="TH Sarabun New" w:hAnsi="TH Sarabun New" w:cs="TH Sarabun New"/>
          <w:sz w:val="32"/>
          <w:szCs w:val="32"/>
          <w:cs/>
        </w:rPr>
      </w:pPr>
      <w:r w:rsidRPr="001A6A2C">
        <w:rPr>
          <w:rFonts w:ascii="TH Sarabun New" w:hAnsi="TH Sarabun New" w:cs="TH Sarabun New"/>
          <w:sz w:val="32"/>
          <w:szCs w:val="32"/>
          <w:cs/>
        </w:rPr>
        <w:t>ไดอะล็อกโฟลว์ (</w:t>
      </w:r>
      <w:proofErr w:type="spellStart"/>
      <w:r w:rsidRPr="001A6A2C">
        <w:rPr>
          <w:rFonts w:ascii="TH Sarabun New" w:hAnsi="TH Sarabun New" w:cs="TH Sarabun New"/>
          <w:sz w:val="32"/>
          <w:szCs w:val="32"/>
        </w:rPr>
        <w:t>Dialogflow</w:t>
      </w:r>
      <w:proofErr w:type="spellEnd"/>
      <w:r w:rsidRPr="001A6A2C">
        <w:rPr>
          <w:rFonts w:ascii="TH Sarabun New" w:hAnsi="TH Sarabun New" w:cs="TH Sarabun New"/>
          <w:sz w:val="32"/>
          <w:szCs w:val="32"/>
        </w:rPr>
        <w:t xml:space="preserve">) </w:t>
      </w:r>
      <w:r w:rsidRPr="001A6A2C">
        <w:rPr>
          <w:rFonts w:ascii="TH Sarabun New" w:hAnsi="TH Sarabun New" w:cs="TH Sarabun New"/>
          <w:sz w:val="32"/>
          <w:szCs w:val="32"/>
          <w:cs/>
        </w:rPr>
        <w:t>เป็นแพลตฟอร์มที่ทำความเข้าใจภาษาธรรมชาติ</w:t>
      </w:r>
      <w:r w:rsidR="00025732">
        <w:rPr>
          <w:rFonts w:ascii="TH Sarabun New" w:hAnsi="TH Sarabun New" w:cs="TH Sarabun New" w:hint="cs"/>
          <w:sz w:val="32"/>
          <w:szCs w:val="32"/>
          <w:cs/>
        </w:rPr>
        <w:t>พัฒนาโดย</w:t>
      </w:r>
      <w:r w:rsidRPr="001A6A2C">
        <w:rPr>
          <w:rFonts w:ascii="TH Sarabun New" w:hAnsi="TH Sarabun New" w:cs="TH Sarabun New"/>
          <w:sz w:val="32"/>
          <w:szCs w:val="32"/>
          <w:cs/>
        </w:rPr>
        <w:t>กูเกิล ที่ช่วยนักพัฒนาในการออกแบบส่วนติดต่อการสนทนาและผสานรวมเข้ากับแอปพลิเคชันของตน ไดอะล็อกโฟลว์สามารถรวมเข้ากับบริการด้านความรู้ความเข้าใจอื่น ๆ เช่น</w:t>
      </w:r>
      <w:r w:rsidR="00025732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A6A2C">
        <w:rPr>
          <w:rFonts w:ascii="TH Sarabun New" w:hAnsi="TH Sarabun New" w:cs="TH Sarabun New"/>
          <w:sz w:val="32"/>
          <w:szCs w:val="32"/>
          <w:cs/>
        </w:rPr>
        <w:t>การวิเคราะห์ความรู้สึก</w:t>
      </w:r>
      <w:r w:rsidR="00025732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A6A2C">
        <w:rPr>
          <w:rFonts w:ascii="TH Sarabun New" w:hAnsi="TH Sarabun New" w:cs="TH Sarabun New"/>
          <w:sz w:val="32"/>
          <w:szCs w:val="32"/>
          <w:cs/>
        </w:rPr>
        <w:t>บริการฐานความรู้</w:t>
      </w:r>
      <w:r w:rsidR="00025732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A6A2C">
        <w:rPr>
          <w:rFonts w:ascii="TH Sarabun New" w:hAnsi="TH Sarabun New" w:cs="TH Sarabun New"/>
          <w:sz w:val="32"/>
          <w:szCs w:val="32"/>
          <w:cs/>
        </w:rPr>
        <w:t xml:space="preserve">และยังสามารถใช้ประโยชน์จากความรู้ความเข้าใจ ปัญญาประดิษฐ์ และบริการอื่น ๆ ที่มีให้จากผู้ให้บริการระบบคลาวด์รายอื่นผ่านการผสานรวมบน </w:t>
      </w:r>
      <w:r w:rsidRPr="001A6A2C">
        <w:rPr>
          <w:rFonts w:ascii="TH Sarabun New" w:hAnsi="TH Sarabun New" w:cs="TH Sarabun New"/>
          <w:sz w:val="32"/>
          <w:szCs w:val="32"/>
        </w:rPr>
        <w:t xml:space="preserve">Application Programming Interface (API) </w:t>
      </w:r>
      <w:r w:rsidR="00025732" w:rsidRPr="001A6A2C">
        <w:rPr>
          <w:rFonts w:ascii="TH Sarabun New" w:hAnsi="TH Sarabun New" w:cs="TH Sarabun New"/>
          <w:sz w:val="32"/>
          <w:szCs w:val="32"/>
          <w:cs/>
        </w:rPr>
        <w:t>ไดอะล็อกโฟลว์</w:t>
      </w:r>
      <w:r w:rsidR="00025732">
        <w:rPr>
          <w:rFonts w:ascii="TH Sarabun New" w:hAnsi="TH Sarabun New" w:cs="TH Sarabun New" w:hint="cs"/>
          <w:sz w:val="32"/>
          <w:szCs w:val="32"/>
          <w:cs/>
        </w:rPr>
        <w:t>สามารถ</w:t>
      </w:r>
      <w:r w:rsidR="00F400D6">
        <w:rPr>
          <w:rFonts w:ascii="TH Sarabun New" w:hAnsi="TH Sarabun New" w:cs="TH Sarabun New" w:hint="cs"/>
          <w:sz w:val="32"/>
          <w:szCs w:val="32"/>
          <w:cs/>
        </w:rPr>
        <w:t>ใช้งานร่วมกับ</w:t>
      </w:r>
      <w:r w:rsidRPr="001A6A2C">
        <w:rPr>
          <w:rFonts w:ascii="TH Sarabun New" w:hAnsi="TH Sarabun New" w:cs="TH Sarabun New"/>
          <w:sz w:val="32"/>
          <w:szCs w:val="32"/>
          <w:cs/>
        </w:rPr>
        <w:t>แพลตฟอร์มการส่งข้อความทั่วไป</w:t>
      </w:r>
      <w:r w:rsidR="00F400D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A6A2C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1A6A2C">
        <w:rPr>
          <w:rFonts w:ascii="TH Sarabun New" w:hAnsi="TH Sarabun New" w:cs="TH Sarabun New"/>
          <w:sz w:val="32"/>
          <w:szCs w:val="32"/>
        </w:rPr>
        <w:t xml:space="preserve">Facebook Messenger, Slack </w:t>
      </w:r>
      <w:r w:rsidRPr="001A6A2C">
        <w:rPr>
          <w:rFonts w:ascii="TH Sarabun New" w:hAnsi="TH Sarabun New" w:cs="TH Sarabun New"/>
          <w:sz w:val="32"/>
          <w:szCs w:val="32"/>
          <w:cs/>
        </w:rPr>
        <w:t xml:space="preserve">เป็นต้น </w:t>
      </w:r>
      <w:r w:rsidR="00031EA0">
        <w:rPr>
          <w:rFonts w:ascii="TH Sarabun New" w:hAnsi="TH Sarabun New" w:cs="TH Sarabun New"/>
          <w:sz w:val="32"/>
          <w:szCs w:val="32"/>
        </w:rPr>
        <w:t>[</w:t>
      </w:r>
      <w:r w:rsidR="00587876">
        <w:rPr>
          <w:rFonts w:ascii="TH Sarabun New" w:hAnsi="TH Sarabun New" w:cs="TH Sarabun New"/>
          <w:sz w:val="32"/>
          <w:szCs w:val="32"/>
        </w:rPr>
        <w:t>5</w:t>
      </w:r>
      <w:r w:rsidR="00031EA0">
        <w:rPr>
          <w:rFonts w:ascii="TH Sarabun New" w:hAnsi="TH Sarabun New" w:cs="TH Sarabun New"/>
          <w:sz w:val="32"/>
          <w:szCs w:val="32"/>
        </w:rPr>
        <w:t>]</w:t>
      </w:r>
      <w:r w:rsidR="005B49E8">
        <w:rPr>
          <w:rFonts w:ascii="TH Sarabun New" w:hAnsi="TH Sarabun New" w:cs="TH Sarabun New"/>
          <w:sz w:val="32"/>
          <w:szCs w:val="32"/>
        </w:rPr>
        <w:t xml:space="preserve"> </w:t>
      </w:r>
    </w:p>
    <w:p w14:paraId="09E1BEA5" w14:textId="3F5551BF" w:rsidR="0017253C" w:rsidRPr="00E165F7" w:rsidRDefault="0017253C" w:rsidP="00DD373F">
      <w:pPr>
        <w:tabs>
          <w:tab w:val="left" w:pos="1080"/>
        </w:tabs>
        <w:spacing w:after="0" w:line="240" w:lineRule="auto"/>
        <w:ind w:firstLine="709"/>
        <w:jc w:val="thaiDistribute"/>
        <w:rPr>
          <w:rFonts w:ascii="TH Sarabun New" w:hAnsi="TH Sarabun New" w:cs="TH Sarabun New"/>
          <w:sz w:val="32"/>
          <w:szCs w:val="32"/>
          <w:cs/>
        </w:rPr>
      </w:pPr>
      <w:r w:rsidRPr="00535835">
        <w:rPr>
          <w:rFonts w:ascii="TH Sarabun New" w:hAnsi="TH Sarabun New" w:cs="TH Sarabun New" w:hint="cs"/>
          <w:sz w:val="32"/>
          <w:szCs w:val="32"/>
          <w:cs/>
        </w:rPr>
        <w:t xml:space="preserve">งานวิจัยที่เกี่ยวข้องกับการนำแชทบอทมาประยุกต์ใช้งานที่น่าสนใจได้แก่ </w:t>
      </w:r>
      <w:r w:rsidRPr="00B32855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การตลาดออนไลน์และบริการลูกค้าด้วยแชทบอท กรณีศึกษา: การใช้ </w:t>
      </w:r>
      <w:proofErr w:type="spellStart"/>
      <w:r w:rsidRPr="00454E2D">
        <w:rPr>
          <w:rFonts w:ascii="TH Sarabun New" w:eastAsia="SimSun" w:hAnsi="TH Sarabun New" w:cs="TH Sarabun New"/>
          <w:sz w:val="32"/>
          <w:szCs w:val="32"/>
          <w:lang w:eastAsia="zh-CN"/>
        </w:rPr>
        <w:t>Chatfuel</w:t>
      </w:r>
      <w:proofErr w:type="spellEnd"/>
      <w:r w:rsidRPr="00454E2D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  <w:r w:rsidRPr="00454E2D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ปฏิสัมพันธ์กับลูกค้าผ่านเมสเซนเจอร์</w:t>
      </w:r>
      <w:r w:rsidRPr="0061537C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F400D6">
        <w:rPr>
          <w:rFonts w:ascii="TH Sarabun New" w:eastAsia="SimSun" w:hAnsi="TH Sarabun New" w:cs="TH Sarabun New"/>
          <w:sz w:val="32"/>
          <w:szCs w:val="32"/>
          <w:lang w:eastAsia="zh-CN"/>
        </w:rPr>
        <w:t>[6]</w:t>
      </w:r>
      <w:r w:rsidR="009E53C4" w:rsidRPr="0061537C" w:rsidDel="009E53C4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E165F7" w:rsidRPr="00E165F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แนวทางการพัฒนาต้นแบบแชทบอทสําหรับให้คำแนะนําระบบขอทุนอุดหนุนการวิจัย งบประมาณแผ่นดิน มหาวิทยาลัยราชภัฏนครปฐม</w:t>
      </w:r>
      <w:r w:rsidRPr="00535835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  <w:r w:rsidR="00E165F7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[7] </w:t>
      </w:r>
      <w:r w:rsidR="00A133A7">
        <w:rPr>
          <w:rFonts w:ascii="TH Sarabun New" w:hAnsi="TH Sarabun New" w:cs="TH Sarabun New" w:hint="cs"/>
          <w:sz w:val="32"/>
          <w:szCs w:val="32"/>
          <w:cs/>
        </w:rPr>
        <w:t>ที่</w:t>
      </w:r>
      <w:r w:rsidR="00E165F7" w:rsidRPr="00E165F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พัฒนาต้นแบบแชทบอทด้วย </w:t>
      </w:r>
      <w:r w:rsidR="00E165F7" w:rsidRPr="00E165F7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LINE API </w:t>
      </w:r>
      <w:r w:rsidR="00E165F7" w:rsidRPr="00E165F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ร่วมกับภาษา </w:t>
      </w:r>
      <w:r w:rsidR="00E165F7" w:rsidRPr="00E165F7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PHP </w:t>
      </w:r>
      <w:r w:rsidR="00E165F7" w:rsidRPr="00E165F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โดยประมวลผล</w:t>
      </w:r>
      <w:r w:rsidR="00A133A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บน</w:t>
      </w:r>
      <w:r w:rsidR="00E165F7" w:rsidRPr="00E165F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เครื่องคอมพิวเตอร์แม่ข่ายของ </w:t>
      </w:r>
      <w:r w:rsidR="00E165F7" w:rsidRPr="00E165F7">
        <w:rPr>
          <w:rFonts w:ascii="TH Sarabun New" w:eastAsia="SimSun" w:hAnsi="TH Sarabun New" w:cs="TH Sarabun New"/>
          <w:sz w:val="32"/>
          <w:szCs w:val="32"/>
          <w:lang w:eastAsia="zh-CN"/>
        </w:rPr>
        <w:t>HEROKU</w:t>
      </w:r>
      <w:r w:rsidR="00E165F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และงานวิจัย</w:t>
      </w:r>
      <w:r w:rsidR="00E165F7" w:rsidRPr="00E165F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แชทบอทขนมไทย</w:t>
      </w:r>
      <w:r w:rsidR="00E165F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E165F7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[8] </w:t>
      </w:r>
      <w:r w:rsidR="00E165F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ใช้สอบถามข้อมูลส่วนผสมขนมไทย</w:t>
      </w:r>
      <w:r w:rsidR="004E76E4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ด้วย</w:t>
      </w:r>
      <w:r w:rsidR="004E76E4" w:rsidRPr="004E76E4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การวิเคราะห์ภาพจากองค์ประกอบของภาพ</w:t>
      </w:r>
    </w:p>
    <w:p w14:paraId="50AE6CC2" w14:textId="77777777" w:rsidR="007017B0" w:rsidRPr="00BE25E2" w:rsidRDefault="007017B0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b/>
          <w:bCs/>
          <w:sz w:val="16"/>
          <w:szCs w:val="16"/>
          <w:lang w:eastAsia="zh-CN"/>
        </w:rPr>
      </w:pPr>
    </w:p>
    <w:p w14:paraId="4E8F40BE" w14:textId="77777777" w:rsidR="005D6C79" w:rsidRPr="005D6C79" w:rsidRDefault="005D6C79" w:rsidP="006F5F1B">
      <w:pPr>
        <w:spacing w:after="0" w:line="240" w:lineRule="auto"/>
        <w:jc w:val="thaiDistribute"/>
        <w:rPr>
          <w:rFonts w:ascii="TH Sarabun New" w:eastAsia="SimSun" w:hAnsi="TH Sarabun New" w:cs="TH Sarabun New"/>
          <w:b/>
          <w:bCs/>
          <w:sz w:val="32"/>
          <w:szCs w:val="32"/>
          <w:lang w:eastAsia="zh-CN"/>
        </w:rPr>
      </w:pPr>
      <w:r w:rsidRPr="005D6C79">
        <w:rPr>
          <w:rFonts w:ascii="TH Sarabun New" w:eastAsia="SimSun" w:hAnsi="TH Sarabun New" w:cs="TH Sarabun New"/>
          <w:b/>
          <w:bCs/>
          <w:sz w:val="32"/>
          <w:szCs w:val="32"/>
          <w:cs/>
          <w:lang w:eastAsia="zh-CN"/>
        </w:rPr>
        <w:t>วิธีดำเนินการวิจัย</w:t>
      </w:r>
    </w:p>
    <w:p w14:paraId="44787294" w14:textId="796FF452" w:rsidR="00022CCA" w:rsidRDefault="005D6C79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cs/>
          <w:lang w:eastAsia="zh-CN"/>
        </w:rPr>
      </w:pPr>
      <w:r w:rsidRPr="001A58EA">
        <w:rPr>
          <w:rFonts w:ascii="TH Sarabun New" w:eastAsia="SimSun" w:hAnsi="TH Sarabun New" w:cs="TH Sarabun New"/>
          <w:sz w:val="32"/>
          <w:szCs w:val="32"/>
          <w:cs/>
          <w:lang w:eastAsia="zh-CN"/>
        </w:rPr>
        <w:tab/>
      </w:r>
      <w:r w:rsidR="00CE527A">
        <w:rPr>
          <w:rFonts w:ascii="TH Sarabun New" w:eastAsia="SimSun" w:hAnsi="TH Sarabun New" w:cs="TH Sarabun New"/>
          <w:sz w:val="32"/>
          <w:szCs w:val="32"/>
          <w:lang w:eastAsia="zh-CN"/>
        </w:rPr>
        <w:t>1</w:t>
      </w:r>
      <w:r w:rsidR="002708BD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. </w:t>
      </w:r>
      <w:r w:rsidR="005245B8" w:rsidRPr="005245B8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วิเคราะห์ปัญหาและความต้องการระบบ</w:t>
      </w:r>
      <w:r w:rsidR="00B37F96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  <w:r w:rsidR="00B37F9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วิจัยได้สอบถามและรวบรวมข้อมูลความต้องการจากนักเรียนนักศึกษา และบุคลากรภายในหน่วยงานที่เกี่ยวข้องกับการใช้ระบบเครือข่าย เพื่อใช้เป็นข้อมูลในการออกแบบ</w:t>
      </w:r>
    </w:p>
    <w:p w14:paraId="63280CFC" w14:textId="7FCA3A37" w:rsidR="00022CCA" w:rsidRDefault="005245B8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 w:rsidRPr="005245B8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2</w:t>
      </w:r>
      <w:r w:rsidR="00022CCA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. </w:t>
      </w:r>
      <w:r w:rsidRPr="005245B8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ออกแบบระบบและแอปพลิเคชัน</w:t>
      </w:r>
      <w:r w:rsidR="00B37F9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ผู้วิจัยได้ออกแบบโครงสร้างการทำงานของระบบต่าง</w:t>
      </w:r>
      <w:r w:rsidR="00CE4CD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B37F9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ๆ</w:t>
      </w:r>
      <w:r w:rsidR="00F400D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B37F9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ให้สอดประสานการทำงานและออกแบบโครงสร้างการจัดเก็บข้อมูลเพื่อใช้งานกับระบบแชทบอทให้บริการด้านเครือข่าย</w:t>
      </w:r>
    </w:p>
    <w:p w14:paraId="7078A65E" w14:textId="2BF8C30B" w:rsidR="00022CCA" w:rsidRDefault="005245B8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 w:rsidRPr="005245B8">
        <w:rPr>
          <w:rFonts w:ascii="TH Sarabun New" w:eastAsia="SimSun" w:hAnsi="TH Sarabun New" w:cs="TH Sarabun New"/>
          <w:sz w:val="32"/>
          <w:szCs w:val="32"/>
          <w:cs/>
          <w:lang w:eastAsia="zh-CN"/>
        </w:rPr>
        <w:lastRenderedPageBreak/>
        <w:t>3</w:t>
      </w:r>
      <w:r w:rsidR="00022CCA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. </w:t>
      </w:r>
      <w:r w:rsidRPr="005245B8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พัฒนาระบบและแอปพลิเคชัน</w:t>
      </w:r>
      <w:r w:rsidR="005E6D4E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ผู้วิจัยได้พัฒนาระบบแชทบอทโดย</w:t>
      </w:r>
      <w:r w:rsidR="003403E9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1) </w:t>
      </w:r>
      <w:r w:rsidR="005E6D4E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สร้างโครงสร้างการสนทนาของแชทบอทด้วย</w:t>
      </w:r>
      <w:r w:rsidR="005E6D4E" w:rsidRPr="001A6A2C">
        <w:rPr>
          <w:rFonts w:ascii="TH Sarabun New" w:hAnsi="TH Sarabun New" w:cs="TH Sarabun New"/>
          <w:sz w:val="32"/>
          <w:szCs w:val="32"/>
          <w:cs/>
        </w:rPr>
        <w:t>ไดอะล็อกโฟลว์</w:t>
      </w:r>
      <w:r w:rsidR="005E6D4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F400D6">
        <w:rPr>
          <w:rFonts w:ascii="TH Sarabun New" w:hAnsi="TH Sarabun New" w:cs="TH Sarabun New" w:hint="cs"/>
          <w:sz w:val="32"/>
          <w:szCs w:val="32"/>
          <w:cs/>
        </w:rPr>
        <w:t>ที่</w:t>
      </w:r>
      <w:r w:rsidR="00EF006D">
        <w:rPr>
          <w:rFonts w:ascii="TH Sarabun New" w:hAnsi="TH Sarabun New" w:cs="TH Sarabun New" w:hint="cs"/>
          <w:sz w:val="32"/>
          <w:szCs w:val="32"/>
          <w:cs/>
        </w:rPr>
        <w:t xml:space="preserve">มีส่วนติดต่อผู้ใช้งานในรูปแบบเว็บ </w:t>
      </w:r>
      <w:r w:rsidR="003403E9">
        <w:rPr>
          <w:rFonts w:ascii="TH Sarabun New" w:hAnsi="TH Sarabun New" w:cs="TH Sarabun New"/>
          <w:sz w:val="32"/>
          <w:szCs w:val="32"/>
        </w:rPr>
        <w:t xml:space="preserve"> 2) </w:t>
      </w:r>
      <w:r w:rsidR="003403E9">
        <w:rPr>
          <w:rFonts w:ascii="TH Sarabun New" w:hAnsi="TH Sarabun New" w:cs="TH Sarabun New" w:hint="cs"/>
          <w:sz w:val="32"/>
          <w:szCs w:val="32"/>
          <w:cs/>
        </w:rPr>
        <w:t xml:space="preserve">พัฒนาเว็บที่ใช้งานกับระบบ </w:t>
      </w:r>
      <w:r w:rsidR="003403E9" w:rsidRPr="003403E9">
        <w:rPr>
          <w:rFonts w:ascii="TH Sarabun New" w:hAnsi="TH Sarabun New" w:cs="TH Sarabun New"/>
          <w:sz w:val="32"/>
          <w:szCs w:val="32"/>
        </w:rPr>
        <w:t>LINE LIFF</w:t>
      </w:r>
      <w:r w:rsidR="003403E9">
        <w:rPr>
          <w:rFonts w:ascii="TH Sarabun New" w:hAnsi="TH Sarabun New" w:cs="TH Sarabun New" w:hint="cs"/>
          <w:sz w:val="32"/>
          <w:szCs w:val="32"/>
          <w:cs/>
        </w:rPr>
        <w:t xml:space="preserve"> สำหรับการลงทะเบียนผู้ใช้งาน</w:t>
      </w:r>
      <w:r w:rsidR="003403E9" w:rsidRPr="003403E9">
        <w:rPr>
          <w:rFonts w:ascii="TH Sarabun New" w:hAnsi="TH Sarabun New" w:cs="TH Sarabun New"/>
          <w:sz w:val="32"/>
          <w:szCs w:val="32"/>
        </w:rPr>
        <w:t xml:space="preserve"> </w:t>
      </w:r>
      <w:r w:rsidR="003403E9">
        <w:rPr>
          <w:rFonts w:ascii="TH Sarabun New" w:hAnsi="TH Sarabun New" w:cs="TH Sarabun New"/>
          <w:sz w:val="32"/>
          <w:szCs w:val="32"/>
        </w:rPr>
        <w:t xml:space="preserve">3) </w:t>
      </w:r>
      <w:r w:rsidR="00EF006D">
        <w:rPr>
          <w:rFonts w:ascii="TH Sarabun New" w:hAnsi="TH Sarabun New" w:cs="TH Sarabun New" w:hint="cs"/>
          <w:sz w:val="32"/>
          <w:szCs w:val="32"/>
          <w:cs/>
        </w:rPr>
        <w:t>พัฒนาเว็บตามข้อกำหนดของ</w:t>
      </w:r>
      <w:r w:rsidR="00EF006D"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="00EF006D">
        <w:rPr>
          <w:rFonts w:ascii="TH Sarabun New" w:hAnsi="TH Sarabun New" w:cs="TH Sarabun New"/>
          <w:sz w:val="32"/>
          <w:szCs w:val="32"/>
        </w:rPr>
        <w:t>Webhook</w:t>
      </w:r>
      <w:proofErr w:type="spellEnd"/>
      <w:r w:rsidR="005E6D4E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EF006D">
        <w:rPr>
          <w:rFonts w:ascii="TH Sarabun New" w:hAnsi="TH Sarabun New" w:cs="TH Sarabun New" w:hint="cs"/>
          <w:sz w:val="32"/>
          <w:szCs w:val="32"/>
          <w:cs/>
        </w:rPr>
        <w:t>เพื่อใช้ใน</w:t>
      </w:r>
      <w:r w:rsidR="00F400D6">
        <w:rPr>
          <w:rFonts w:ascii="TH Sarabun New" w:hAnsi="TH Sarabun New" w:cs="TH Sarabun New" w:hint="cs"/>
          <w:sz w:val="32"/>
          <w:szCs w:val="32"/>
          <w:cs/>
        </w:rPr>
        <w:t>การ</w:t>
      </w:r>
      <w:r w:rsidR="00EF006D">
        <w:rPr>
          <w:rFonts w:ascii="TH Sarabun New" w:hAnsi="TH Sarabun New" w:cs="TH Sarabun New" w:hint="cs"/>
          <w:sz w:val="32"/>
          <w:szCs w:val="32"/>
          <w:cs/>
        </w:rPr>
        <w:t xml:space="preserve">เชื่อมต่อระหว่างแชทบอทและระบบจัดการฐานข้อมูลของ </w:t>
      </w:r>
      <w:proofErr w:type="spellStart"/>
      <w:r w:rsidR="00EF006D">
        <w:rPr>
          <w:rFonts w:ascii="TH Sarabun New" w:hAnsi="TH Sarabun New" w:cs="TH Sarabun New"/>
          <w:sz w:val="32"/>
          <w:szCs w:val="32"/>
        </w:rPr>
        <w:t>FreeRADIUS</w:t>
      </w:r>
      <w:proofErr w:type="spellEnd"/>
    </w:p>
    <w:p w14:paraId="68B392EF" w14:textId="61B2564A" w:rsidR="00CE527A" w:rsidRDefault="005245B8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 w:rsidRPr="005245B8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4</w:t>
      </w:r>
      <w:r w:rsidR="00022CCA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. </w:t>
      </w:r>
      <w:r w:rsidRPr="005245B8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ทดสอบระบบแชทบอทเพื่อให้บริการด้านเครือข่าย</w:t>
      </w:r>
      <w:r w:rsidR="003403E9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โดยทดสอบการทำงานและปรับปรุงแก้ไขข้อผิดพลาดของระบบ</w:t>
      </w:r>
      <w:r w:rsidRPr="005245B8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</w:t>
      </w:r>
      <w:r w:rsidR="003403E9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และนำระบบที่ได้ไปทดลองใช้งาน</w:t>
      </w:r>
    </w:p>
    <w:p w14:paraId="1EDC19E0" w14:textId="472DF5A9" w:rsidR="00C97760" w:rsidRDefault="00CE527A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/>
          <w:sz w:val="32"/>
          <w:szCs w:val="32"/>
          <w:cs/>
          <w:lang w:eastAsia="zh-CN"/>
        </w:rPr>
        <w:tab/>
      </w:r>
      <w:r w:rsidR="00022CCA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5. </w:t>
      </w:r>
      <w:r w:rsidR="00290A9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วิจัยได้สุ่มกลุ่มผู้ใช้งานตัวอย่างเพื่อทดลองใช้งานระบบและ</w:t>
      </w:r>
      <w:r w:rsidR="00022CCA" w:rsidRPr="00022CCA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ประเมิน</w:t>
      </w:r>
      <w:r w:rsidR="00022CC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ความพึงพอใจ</w:t>
      </w:r>
      <w:r w:rsidR="00290A9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หลัง</w:t>
      </w:r>
      <w:r w:rsidR="00F400D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การใช้งานระบบ</w:t>
      </w:r>
      <w:r w:rsidR="00022CCA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  <w:r w:rsidR="00BE25E2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วิจัย</w:t>
      </w:r>
      <w:r w:rsidR="009B3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ใช้กรอบการออกแบบระบบเป็นกรอบการประเมิน</w:t>
      </w:r>
      <w:r w:rsidR="00290A9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ในแบบสอบถาม</w:t>
      </w:r>
      <w:r w:rsidR="009B3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022CC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โดย</w:t>
      </w:r>
      <w:r w:rsidR="0014546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แบ่ง</w:t>
      </w:r>
      <w:r w:rsidR="00290A9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คำถาม</w:t>
      </w:r>
      <w:r w:rsidR="0014546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ป็น 3 ส่วน ได้แก่ ส่วนที่ 1</w:t>
      </w:r>
      <w:r w:rsidR="00551BAF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ข้อมูลทั่วไป</w:t>
      </w:r>
      <w:r w:rsidR="00551BA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ของผู้ใช้งาน เพศ และ ช่วงอายุ </w:t>
      </w:r>
      <w:r w:rsidR="0014546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ส่วนที่ 2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9915AE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ข้อมูล</w:t>
      </w:r>
      <w:r w:rsidR="00551BA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ระดับความพึงพอใจ เป็นมาตราส่วนประมาณค่า </w:t>
      </w:r>
      <w:r w:rsidR="00551BAF">
        <w:rPr>
          <w:rFonts w:ascii="TH Sarabun New" w:eastAsia="SimSun" w:hAnsi="TH Sarabun New" w:cs="TH Sarabun New"/>
          <w:sz w:val="32"/>
          <w:szCs w:val="32"/>
          <w:lang w:eastAsia="zh-CN"/>
        </w:rPr>
        <w:t>5</w:t>
      </w:r>
      <w:r w:rsidR="00551BA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ระดับ และ </w:t>
      </w:r>
      <w:r w:rsidR="0014546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ส่วนที่ 3</w:t>
      </w:r>
      <w:r w:rsidR="00551BAF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</w:t>
      </w:r>
      <w:r w:rsidR="00551BA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ข้อเสนอแนะ เป็นคำถามปลายเปิด</w:t>
      </w:r>
      <w:r w:rsidR="00547AB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14546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สำหรับ</w:t>
      </w:r>
      <w:r w:rsidR="00547AB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การสร้าง</w:t>
      </w:r>
      <w:r w:rsidR="00F400D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แบบประเมิน</w:t>
      </w:r>
      <w:r w:rsidR="009E53C4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E64094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วิจัยได้</w:t>
      </w:r>
      <w:r w:rsidR="00C9776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ตรวจสอบความเที่ยงตรง</w:t>
      </w:r>
      <w:r w:rsidR="00E64094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ของข้อคำถาม</w:t>
      </w:r>
      <w:r w:rsidR="00C9776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โดยผู้เชี่ยวชาญจำนว</w:t>
      </w:r>
      <w:r w:rsidR="00FF69F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น</w:t>
      </w:r>
      <w:r w:rsidR="00C97760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5 </w:t>
      </w:r>
      <w:r w:rsidR="00C9776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คน </w:t>
      </w:r>
      <w:r w:rsidR="00E64094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โดยเลือกเฉพาะข้อคำถาม</w:t>
      </w:r>
      <w:r w:rsidR="001A66A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มีค่า </w:t>
      </w:r>
      <w:r w:rsidR="001A66A7">
        <w:rPr>
          <w:rFonts w:ascii="TH Sarabun New" w:eastAsia="SimSun" w:hAnsi="TH Sarabun New" w:cs="TH Sarabun New"/>
          <w:sz w:val="32"/>
          <w:szCs w:val="32"/>
          <w:lang w:eastAsia="zh-CN"/>
        </w:rPr>
        <w:t>IOC</w:t>
      </w:r>
      <w:r w:rsidR="001A66A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อยู่ระหว่าง</w:t>
      </w:r>
      <w:r w:rsidR="00C9776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F5452A">
        <w:rPr>
          <w:rFonts w:ascii="TH Sarabun New" w:hAnsi="TH Sarabun New" w:cs="TH Sarabun New"/>
          <w:sz w:val="32"/>
          <w:szCs w:val="32"/>
        </w:rPr>
        <w:t>0</w:t>
      </w:r>
      <w:r w:rsidR="00F5452A">
        <w:rPr>
          <w:rFonts w:ascii="TH Sarabun New" w:hAnsi="TH Sarabun New" w:cs="TH Sarabun New"/>
          <w:sz w:val="32"/>
          <w:szCs w:val="32"/>
          <w:cs/>
        </w:rPr>
        <w:t>.</w:t>
      </w:r>
      <w:r w:rsidR="00F5452A">
        <w:rPr>
          <w:rFonts w:ascii="TH Sarabun New" w:hAnsi="TH Sarabun New" w:cs="TH Sarabun New"/>
          <w:sz w:val="32"/>
          <w:szCs w:val="32"/>
        </w:rPr>
        <w:t>60</w:t>
      </w:r>
      <w:r w:rsidR="00F5452A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F5452A">
        <w:rPr>
          <w:rFonts w:ascii="TH Sarabun New" w:hAnsi="TH Sarabun New" w:cs="TH Sarabun New"/>
          <w:sz w:val="32"/>
          <w:szCs w:val="32"/>
          <w:cs/>
        </w:rPr>
        <w:t>–</w:t>
      </w:r>
      <w:r w:rsidR="00F5452A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F5452A">
        <w:rPr>
          <w:rFonts w:ascii="TH Sarabun New" w:hAnsi="TH Sarabun New" w:cs="TH Sarabun New"/>
          <w:sz w:val="32"/>
          <w:szCs w:val="32"/>
        </w:rPr>
        <w:t>1</w:t>
      </w:r>
      <w:r w:rsidR="00F5452A">
        <w:rPr>
          <w:rFonts w:ascii="TH Sarabun New" w:hAnsi="TH Sarabun New" w:cs="TH Sarabun New"/>
          <w:sz w:val="32"/>
          <w:szCs w:val="32"/>
          <w:cs/>
        </w:rPr>
        <w:t>.</w:t>
      </w:r>
      <w:r w:rsidR="00F5452A">
        <w:rPr>
          <w:rFonts w:ascii="TH Sarabun New" w:hAnsi="TH Sarabun New" w:cs="TH Sarabun New"/>
          <w:sz w:val="32"/>
          <w:szCs w:val="32"/>
        </w:rPr>
        <w:t>00</w:t>
      </w:r>
      <w:r w:rsidR="00290A9F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</w:p>
    <w:p w14:paraId="658931CD" w14:textId="33BB3A52" w:rsidR="00DF1391" w:rsidRPr="00675D17" w:rsidRDefault="00022CCA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cs/>
          <w:lang w:eastAsia="zh-CN"/>
        </w:rPr>
      </w:pP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6</w:t>
      </w:r>
      <w:r w:rsidR="00DF1391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. 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วิเคราะห์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ลข้อมูลการประเมินด้วยวิธีทาง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สถิติ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ประกอบด้วย การหาค่าร้อยละ การ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หาค่าเฉลี่ยจากกลุ่ม</w:t>
      </w:r>
      <w:r w:rsidR="007D04D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ใช้งาน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nor/>
              </m:rPr>
              <w:rPr>
                <w:rFonts w:ascii="Cambria Math" w:hAnsi="Cambria Math" w:cs="TH Sarabun New"/>
                <w:sz w:val="32"/>
                <w:szCs w:val="32"/>
              </w:rPr>
              <m:t>x</m:t>
            </m:r>
          </m:e>
        </m:acc>
      </m:oMath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) และ</w:t>
      </w:r>
      <w:r w:rsidR="000F3C28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ส่วน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เบี่ยงเบนมาตรฐานของกลุ่ม</w:t>
      </w:r>
      <w:r w:rsidR="007D04D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ใช้งาน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(</w:t>
      </w:r>
      <w:r w:rsidR="007D04D0">
        <w:rPr>
          <w:rFonts w:ascii="TH Sarabun New" w:eastAsia="SimSun" w:hAnsi="TH Sarabun New" w:cs="TH Sarabun New"/>
          <w:sz w:val="32"/>
          <w:szCs w:val="32"/>
          <w:lang w:eastAsia="zh-CN"/>
        </w:rPr>
        <w:t>S</w:t>
      </w:r>
      <w:r w:rsidR="007D04D0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.</w:t>
      </w:r>
      <w:r w:rsidR="007D04D0">
        <w:rPr>
          <w:rFonts w:ascii="TH Sarabun New" w:eastAsia="SimSun" w:hAnsi="TH Sarabun New" w:cs="TH Sarabun New"/>
          <w:sz w:val="32"/>
          <w:szCs w:val="32"/>
          <w:lang w:eastAsia="zh-CN"/>
        </w:rPr>
        <w:t>D</w:t>
      </w:r>
      <w:r w:rsidR="007D04D0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.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) </w:t>
      </w:r>
      <w:r w:rsidR="00327E49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ใน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การตอบ</w:t>
      </w:r>
      <w:r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แบบ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ประเมินความพึงพอใจ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ในแต่ละ</w:t>
      </w:r>
      <w:r w:rsidR="00922835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รายการ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นำเสนอในรูปแบบตารางเกณฑ์การแปลผลค่าเฉลี่ยของความ</w:t>
      </w:r>
      <w:r w:rsidR="00922835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พึงพอใจโดย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ใช้เกณฑ์ 5 ระดับ </w:t>
      </w:r>
      <w:r w:rsidR="0014546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ตาม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มาตราวัดของลิเคิร์ต (</w:t>
      </w:r>
      <w:r w:rsidR="00675D17" w:rsidRPr="00675D17">
        <w:rPr>
          <w:rFonts w:ascii="TH Sarabun New" w:eastAsia="SimSun" w:hAnsi="TH Sarabun New" w:cs="TH Sarabun New"/>
          <w:sz w:val="32"/>
          <w:szCs w:val="32"/>
          <w:lang w:eastAsia="zh-CN"/>
        </w:rPr>
        <w:t>Likert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) [</w:t>
      </w:r>
      <w:r w:rsidR="004E76E4">
        <w:rPr>
          <w:rFonts w:ascii="TH Sarabun New" w:eastAsia="SimSun" w:hAnsi="TH Sarabun New" w:cs="TH Sarabun New"/>
          <w:sz w:val="32"/>
          <w:szCs w:val="32"/>
          <w:lang w:eastAsia="zh-CN"/>
        </w:rPr>
        <w:t>9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]</w:t>
      </w:r>
      <w:r w:rsidR="00E64094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เกณฑ์การแปลผลข้อมูลของแบบประเมิน</w:t>
      </w:r>
      <w:r w:rsidR="00675D17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ความพึงพอใจ</w:t>
      </w:r>
      <w:r w:rsidR="00E64094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  <w:r w:rsid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ค่าเฉลี่ย 4.51 – 5.00 หมายถึง ระดับ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มากที่สุด</w:t>
      </w:r>
      <w:r w:rsidR="00E64094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ค่าเฉลี่ย 3.51 – 4.50 หมายถึง </w:t>
      </w:r>
      <w:r w:rsid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ระดับ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มาก</w:t>
      </w:r>
      <w:r w:rsidR="00E64094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ค่าเฉลี่ย 2.51 – 3.50 หมายถึง </w:t>
      </w:r>
      <w:r w:rsid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ระดับ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ปานกลาง</w:t>
      </w:r>
      <w:r w:rsidR="00E64094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ค่าเฉลี่ย 1.51 – 2.50 หมายถึง </w:t>
      </w:r>
      <w:r w:rsid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ระดับ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น้อย</w:t>
      </w:r>
      <w:r w:rsidR="00E64094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ค่าเฉลี่ย 1.00 – 1.50 หมายถึง มี</w:t>
      </w:r>
      <w:r w:rsid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ระดับ</w:t>
      </w:r>
      <w:r w:rsidR="00675D17" w:rsidRPr="00675D1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น้อยที่สุด</w:t>
      </w:r>
    </w:p>
    <w:p w14:paraId="5B4879C3" w14:textId="77777777" w:rsidR="00DF1391" w:rsidRPr="002E395E" w:rsidRDefault="00DF1391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16"/>
          <w:szCs w:val="16"/>
          <w:lang w:eastAsia="zh-CN"/>
        </w:rPr>
      </w:pPr>
    </w:p>
    <w:p w14:paraId="06740416" w14:textId="77777777" w:rsidR="005D6C79" w:rsidRPr="005D6C79" w:rsidRDefault="005D6C79" w:rsidP="006F5F1B">
      <w:pPr>
        <w:spacing w:after="0" w:line="240" w:lineRule="auto"/>
        <w:jc w:val="thaiDistribute"/>
        <w:rPr>
          <w:rFonts w:ascii="TH Sarabun New" w:eastAsia="SimSun" w:hAnsi="TH Sarabun New" w:cs="TH Sarabun New"/>
          <w:b/>
          <w:bCs/>
          <w:sz w:val="32"/>
          <w:szCs w:val="32"/>
          <w:lang w:eastAsia="zh-CN"/>
        </w:rPr>
      </w:pPr>
      <w:r w:rsidRPr="005D6C79">
        <w:rPr>
          <w:rFonts w:ascii="TH Sarabun New" w:eastAsia="SimSun" w:hAnsi="TH Sarabun New" w:cs="TH Sarabun New"/>
          <w:b/>
          <w:bCs/>
          <w:sz w:val="32"/>
          <w:szCs w:val="32"/>
          <w:cs/>
          <w:lang w:eastAsia="zh-CN"/>
        </w:rPr>
        <w:t>ผลการวิจัย</w:t>
      </w:r>
    </w:p>
    <w:p w14:paraId="04382FBE" w14:textId="4C1CC7D1" w:rsidR="00BF46D8" w:rsidRDefault="00EF35A5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วิจัยได้เก็บรวบรวมปัญหาจากผู้ใช้งานที่เป็นนักศึกษา ครู และบุคลากร</w:t>
      </w:r>
      <w:r w:rsidR="00290A9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ของ</w:t>
      </w:r>
      <w:r w:rsidR="00290A9F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วิทยาลัยอาชีวศึกษาพิษณุโลก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จำนวน </w:t>
      </w:r>
      <w:r w:rsidR="002842C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20 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คน และวิเคราะห์</w:t>
      </w:r>
      <w:r w:rsidR="00BF46D8" w:rsidRPr="00BF46D8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ความต้องการของผู้ใช้งาน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ได้ประเด็นสำคัญในการพัฒนาระบบแชทบอทเพื่อให้บริการด้านเครือข่ายผ่านโปรแกรมสนทนาไลน์ ดังนี้</w:t>
      </w:r>
    </w:p>
    <w:p w14:paraId="7A8C4843" w14:textId="48B691A2" w:rsidR="00D135BA" w:rsidRDefault="00D135BA" w:rsidP="00DD373F">
      <w:pPr>
        <w:spacing w:after="0" w:line="240" w:lineRule="auto"/>
        <w:ind w:firstLine="709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- 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ระบบต้อง</w:t>
      </w:r>
      <w:r w:rsidR="00EF35A5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มีช่องทาง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ให้ผู้ใช้งานลงทะเบียนเพื่อขอใช้บริการระบบเครือข่ายได้</w:t>
      </w:r>
    </w:p>
    <w:p w14:paraId="72BD340A" w14:textId="5C7F7883" w:rsidR="00D135BA" w:rsidRDefault="00D135BA" w:rsidP="00DD373F">
      <w:pPr>
        <w:spacing w:after="0" w:line="240" w:lineRule="auto"/>
        <w:ind w:firstLine="709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/>
          <w:sz w:val="32"/>
          <w:szCs w:val="32"/>
          <w:cs/>
          <w:lang w:eastAsia="zh-CN"/>
        </w:rPr>
        <w:lastRenderedPageBreak/>
        <w:t xml:space="preserve">- 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ระบบสามารถแสดงข้อมูล</w:t>
      </w:r>
      <w:r w:rsidR="00EF35A5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กี่ยวกับ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ใช้งานให้ผู้ใช้งานทราบได้</w:t>
      </w:r>
    </w:p>
    <w:p w14:paraId="5F824DA8" w14:textId="213F1C33" w:rsidR="00D135BA" w:rsidRDefault="00D135BA" w:rsidP="00DD373F">
      <w:pPr>
        <w:spacing w:after="0" w:line="240" w:lineRule="auto"/>
        <w:ind w:firstLine="709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- 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ใช้งานเปลี่ยนแปลงรหัสผ่านสำหรับเข้าใช้งานได้</w:t>
      </w:r>
    </w:p>
    <w:p w14:paraId="24EA00C5" w14:textId="22220410" w:rsidR="00D135BA" w:rsidRDefault="00D135BA" w:rsidP="00DD373F">
      <w:pPr>
        <w:spacing w:after="0" w:line="240" w:lineRule="auto"/>
        <w:ind w:firstLine="709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- 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ระบบสามารถแสดงข้อมูลการใช้งาน</w:t>
      </w:r>
      <w:r w:rsidR="009902A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ระบบเครือข่าย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โดยคร่าวได้</w:t>
      </w:r>
    </w:p>
    <w:p w14:paraId="352CB77D" w14:textId="03F27909" w:rsidR="009902A0" w:rsidRDefault="00D135BA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- </w:t>
      </w:r>
      <w:r w:rsidR="00EF35A5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ใช้สามารถ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แจ้งปัญหาหรือแจ้งเสียเพื่อส่งข้อมูลให้ผู้ดูแล</w:t>
      </w:r>
      <w:r w:rsidR="00EF35A5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ระบบ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ได้</w:t>
      </w:r>
      <w:r w:rsidR="00EF35A5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โดยง่าย</w:t>
      </w:r>
    </w:p>
    <w:p w14:paraId="0819FC21" w14:textId="06F49100" w:rsidR="00DC49BD" w:rsidRDefault="00DC49BD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- ระบบสามารถแจ้งเตือนให้ผู้ดูแลระบบทราบเมื่อผู้ใช้งานทำรายการในระบบ</w:t>
      </w:r>
    </w:p>
    <w:p w14:paraId="402C5E22" w14:textId="047E8657" w:rsidR="00D135BA" w:rsidRPr="00BF46D8" w:rsidRDefault="009902A0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- ระบบสามารถแจ้งผลการแก้ไขปัญหา</w:t>
      </w:r>
      <w:r w:rsidR="00DC49BD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ให้ผู้ใช้งานทราบ</w:t>
      </w:r>
      <w:r w:rsidR="002E13B5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มื่อสิ้นสุด</w:t>
      </w:r>
      <w:r w:rsidR="00DC49BD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ได้</w:t>
      </w:r>
    </w:p>
    <w:p w14:paraId="40422343" w14:textId="5DCE7C3D" w:rsidR="00EF35A5" w:rsidRDefault="00EF35A5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วิจัยได้</w:t>
      </w:r>
      <w:r w:rsidR="00BF46D8" w:rsidRPr="00BF46D8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ออกแบบ</w:t>
      </w: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โครงสร้างการทำงานของ</w:t>
      </w:r>
      <w:r w:rsidR="00BF46D8" w:rsidRPr="00BF46D8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ระบบ</w:t>
      </w:r>
      <w:r w:rsidR="00FA07CA" w:rsidRPr="00123A9C">
        <w:rPr>
          <w:rFonts w:ascii="TH Sarabun New" w:hAnsi="TH Sarabun New" w:cs="TH Sarabun New"/>
          <w:sz w:val="32"/>
          <w:szCs w:val="32"/>
          <w:cs/>
        </w:rPr>
        <w:t xml:space="preserve">แชทบอทให้บริการด้านเครือข่าย </w:t>
      </w:r>
      <w:r>
        <w:rPr>
          <w:rFonts w:ascii="TH Sarabun New" w:hAnsi="TH Sarabun New" w:cs="TH Sarabun New" w:hint="cs"/>
          <w:sz w:val="32"/>
          <w:szCs w:val="32"/>
          <w:cs/>
        </w:rPr>
        <w:t>โดยมีสถาปัตยกรรมของระบบ</w:t>
      </w:r>
      <w:r w:rsidR="00FA07CA">
        <w:rPr>
          <w:rFonts w:ascii="TH Sarabun New" w:hAnsi="TH Sarabun New" w:cs="TH Sarabun New" w:hint="cs"/>
          <w:sz w:val="32"/>
          <w:szCs w:val="32"/>
          <w:cs/>
        </w:rPr>
        <w:t>ดัง</w:t>
      </w:r>
      <w:r w:rsidR="00FA07CA" w:rsidRPr="00123A9C">
        <w:rPr>
          <w:rFonts w:ascii="TH Sarabun New" w:hAnsi="TH Sarabun New" w:cs="TH Sarabun New"/>
          <w:sz w:val="32"/>
          <w:szCs w:val="32"/>
          <w:cs/>
        </w:rPr>
        <w:t xml:space="preserve">รูปที่ </w:t>
      </w:r>
      <w:r w:rsidR="00FA07CA" w:rsidRPr="00123A9C">
        <w:rPr>
          <w:rFonts w:ascii="TH Sarabun New" w:hAnsi="TH Sarabun New" w:cs="TH Sarabun New"/>
          <w:sz w:val="32"/>
          <w:szCs w:val="32"/>
        </w:rPr>
        <w:t>1</w:t>
      </w:r>
    </w:p>
    <w:p w14:paraId="558127BF" w14:textId="77777777" w:rsidR="00290A9F" w:rsidRDefault="00290A9F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cs/>
          <w:lang w:eastAsia="zh-CN"/>
        </w:rPr>
      </w:pPr>
    </w:p>
    <w:p w14:paraId="5F063563" w14:textId="7C879D52" w:rsidR="003B6998" w:rsidRDefault="00D41543" w:rsidP="00DD373F">
      <w:pPr>
        <w:spacing w:after="0" w:line="240" w:lineRule="auto"/>
        <w:ind w:firstLine="709"/>
        <w:jc w:val="center"/>
        <w:rPr>
          <w:rFonts w:ascii="TH Sarabun New" w:eastAsia="SimSun" w:hAnsi="TH Sarabun New" w:cs="TH Sarabun New"/>
          <w:sz w:val="32"/>
          <w:szCs w:val="32"/>
          <w:lang w:eastAsia="zh-CN"/>
        </w:rPr>
      </w:pPr>
      <w:r>
        <w:rPr>
          <w:rFonts w:ascii="TH Sarabun New" w:eastAsia="SimSun" w:hAnsi="TH Sarabun New" w:cs="TH Sarabun New"/>
          <w:noProof/>
          <w:sz w:val="32"/>
          <w:szCs w:val="32"/>
        </w:rPr>
        <w:drawing>
          <wp:inline distT="0" distB="0" distL="0" distR="0" wp14:anchorId="23CBAA09" wp14:editId="3FA6DC14">
            <wp:extent cx="3641744" cy="2798895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03Workflow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7229" cy="28415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3B0530" w14:textId="5E2DC0A3" w:rsidR="00123A9C" w:rsidRDefault="003B6998" w:rsidP="00DD373F">
      <w:pPr>
        <w:pStyle w:val="Caption"/>
        <w:spacing w:after="0"/>
        <w:ind w:firstLine="709"/>
        <w:jc w:val="center"/>
        <w:rPr>
          <w:rFonts w:ascii="TH Sarabun New" w:hAnsi="TH Sarabun New" w:cs="TH Sarabun New"/>
          <w:i w:val="0"/>
          <w:iCs w:val="0"/>
          <w:color w:val="auto"/>
          <w:sz w:val="32"/>
          <w:szCs w:val="32"/>
        </w:rPr>
      </w:pP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t xml:space="preserve">รูปที่  </w:t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fldChar w:fldCharType="begin"/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</w:rPr>
        <w:instrText xml:space="preserve">SEQ </w:instrText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instrText>รูปที่</w:instrText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</w:rPr>
        <w:instrText>_ \</w:instrText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instrText xml:space="preserve">* </w:instrText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</w:rPr>
        <w:instrText>ARABIC</w:instrText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instrText xml:space="preserve"> </w:instrText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fldChar w:fldCharType="separate"/>
      </w:r>
      <w:r w:rsidR="00574B7A">
        <w:rPr>
          <w:rFonts w:ascii="TH Sarabun New" w:hAnsi="TH Sarabun New" w:cs="TH Sarabun New"/>
          <w:i w:val="0"/>
          <w:iCs w:val="0"/>
          <w:noProof/>
          <w:color w:val="auto"/>
          <w:sz w:val="32"/>
          <w:szCs w:val="32"/>
          <w:cs/>
        </w:rPr>
        <w:t>1</w:t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fldChar w:fldCharType="end"/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t xml:space="preserve"> </w:t>
      </w:r>
      <w:r w:rsidR="00EF35A5">
        <w:rPr>
          <w:rFonts w:ascii="TH Sarabun New" w:hAnsi="TH Sarabun New" w:cs="TH Sarabun New" w:hint="cs"/>
          <w:i w:val="0"/>
          <w:iCs w:val="0"/>
          <w:color w:val="auto"/>
          <w:sz w:val="32"/>
          <w:szCs w:val="32"/>
          <w:cs/>
        </w:rPr>
        <w:t>สถาปัตยกรรม</w:t>
      </w:r>
      <w:r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t>ของระบบ</w:t>
      </w:r>
      <w:r w:rsidR="00EF35A5">
        <w:rPr>
          <w:rFonts w:ascii="TH Sarabun New" w:hAnsi="TH Sarabun New" w:cs="TH Sarabun New" w:hint="cs"/>
          <w:i w:val="0"/>
          <w:iCs w:val="0"/>
          <w:color w:val="auto"/>
          <w:sz w:val="32"/>
          <w:szCs w:val="32"/>
          <w:cs/>
        </w:rPr>
        <w:t>แชทบอทเพื่อให้บริการด้านเครือข่าย</w:t>
      </w:r>
    </w:p>
    <w:p w14:paraId="4F42C8CB" w14:textId="0C284805" w:rsidR="00123A9C" w:rsidRPr="00123A9C" w:rsidRDefault="00FB7968" w:rsidP="00DD373F">
      <w:pPr>
        <w:spacing w:after="0" w:line="240" w:lineRule="auto"/>
        <w:ind w:firstLine="709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 w:hint="cs"/>
          <w:sz w:val="32"/>
          <w:szCs w:val="32"/>
          <w:cs/>
        </w:rPr>
        <w:t>เมื่อเริ่มต้นใช้งาน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>ผู้ใช้งาน</w:t>
      </w:r>
      <w:r>
        <w:rPr>
          <w:rFonts w:ascii="TH Sarabun New" w:hAnsi="TH Sarabun New" w:cs="TH Sarabun New" w:hint="cs"/>
          <w:sz w:val="32"/>
          <w:szCs w:val="32"/>
          <w:cs/>
        </w:rPr>
        <w:t>จะต้อง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>ทำการทักทายกับ</w:t>
      </w:r>
      <w:r>
        <w:rPr>
          <w:rFonts w:ascii="TH Sarabun New" w:hAnsi="TH Sarabun New" w:cs="TH Sarabun New" w:hint="cs"/>
          <w:sz w:val="32"/>
          <w:szCs w:val="32"/>
          <w:cs/>
        </w:rPr>
        <w:t>ไลน์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>แชทบอท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ในหน้าสนทนา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 xml:space="preserve">จะมีรายการเมนูให้ผู้ใช้งานเลือก </w:t>
      </w:r>
      <w:r>
        <w:rPr>
          <w:rFonts w:ascii="TH Sarabun New" w:hAnsi="TH Sarabun New" w:cs="TH Sarabun New" w:hint="cs"/>
          <w:sz w:val="32"/>
          <w:szCs w:val="32"/>
          <w:cs/>
        </w:rPr>
        <w:t>ทั้งนี้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>ผู้ใช้งาน</w:t>
      </w:r>
      <w:r>
        <w:rPr>
          <w:rFonts w:ascii="TH Sarabun New" w:hAnsi="TH Sarabun New" w:cs="TH Sarabun New" w:hint="cs"/>
          <w:sz w:val="32"/>
          <w:szCs w:val="32"/>
          <w:cs/>
        </w:rPr>
        <w:t>จะ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>ต้องลงทะเบียน เพื่อจับคู่บัญชี</w:t>
      </w:r>
      <w:r>
        <w:rPr>
          <w:rFonts w:ascii="TH Sarabun New" w:hAnsi="TH Sarabun New" w:cs="TH Sarabun New" w:hint="cs"/>
          <w:sz w:val="32"/>
          <w:szCs w:val="32"/>
          <w:cs/>
          <w:lang w:val="en-GB"/>
        </w:rPr>
        <w:t>ไลน์กับ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>บัญชีผู้ใช้งานระบบเครือข่าย</w:t>
      </w:r>
      <w:r>
        <w:rPr>
          <w:rFonts w:ascii="TH Sarabun New" w:hAnsi="TH Sarabun New" w:cs="TH Sarabun New" w:hint="cs"/>
          <w:sz w:val="32"/>
          <w:szCs w:val="32"/>
          <w:cs/>
          <w:lang w:val="en-GB"/>
        </w:rPr>
        <w:t>ของทางวิทยาลัย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 xml:space="preserve"> หรือทำการลงทะเบียนผู้ใช้งานใหม่กรณีที่ยังไม่มีบัญชีผู้ใช้งานระบบ </w:t>
      </w:r>
      <w:r>
        <w:rPr>
          <w:rFonts w:ascii="TH Sarabun New" w:hAnsi="TH Sarabun New" w:cs="TH Sarabun New" w:hint="cs"/>
          <w:sz w:val="32"/>
          <w:szCs w:val="32"/>
          <w:cs/>
          <w:lang w:val="en-GB"/>
        </w:rPr>
        <w:t>การลงทะเบียนสามารถทำได้ผ่านหน้าเว็บแอปพลิเคชันที่อาศัยเทคโนโลยี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 xml:space="preserve"> </w:t>
      </w:r>
      <w:r w:rsidR="00123A9C" w:rsidRPr="00123A9C">
        <w:rPr>
          <w:rFonts w:ascii="TH Sarabun New" w:hAnsi="TH Sarabun New" w:cs="TH Sarabun New"/>
          <w:sz w:val="32"/>
          <w:szCs w:val="32"/>
          <w:lang w:val="en-GB"/>
        </w:rPr>
        <w:t>LINE API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 xml:space="preserve"> และ </w:t>
      </w:r>
      <w:r w:rsidR="00123A9C" w:rsidRPr="00123A9C">
        <w:rPr>
          <w:rFonts w:ascii="TH Sarabun New" w:hAnsi="TH Sarabun New" w:cs="TH Sarabun New"/>
          <w:sz w:val="32"/>
          <w:szCs w:val="32"/>
          <w:lang w:val="en-GB"/>
        </w:rPr>
        <w:t>LINE LIFF</w:t>
      </w:r>
      <w:r>
        <w:rPr>
          <w:rFonts w:ascii="TH Sarabun New" w:hAnsi="TH Sarabun New" w:cs="TH Sarabun New" w:hint="cs"/>
          <w:sz w:val="32"/>
          <w:szCs w:val="32"/>
          <w:cs/>
          <w:lang w:val="en-GB"/>
        </w:rPr>
        <w:t xml:space="preserve"> ในการแสดงหน้าเว็บแก่ผู้ใช้งาน ระบบจะ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>จัดเก็บข้อมูล</w:t>
      </w:r>
      <w:r>
        <w:rPr>
          <w:rFonts w:ascii="TH Sarabun New" w:hAnsi="TH Sarabun New" w:cs="TH Sarabun New" w:hint="cs"/>
          <w:sz w:val="32"/>
          <w:szCs w:val="32"/>
          <w:cs/>
        </w:rPr>
        <w:t>ผู้ใช้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>และแจ้งเตือนไปยังผู้ดูแลระบบผ่าน</w:t>
      </w:r>
      <w:r w:rsidR="008035C3">
        <w:rPr>
          <w:rFonts w:ascii="TH Sarabun New" w:hAnsi="TH Sarabun New" w:cs="TH Sarabun New" w:hint="cs"/>
          <w:sz w:val="32"/>
          <w:szCs w:val="32"/>
          <w:cs/>
          <w:lang w:val="en-GB"/>
        </w:rPr>
        <w:t xml:space="preserve"> </w:t>
      </w:r>
      <w:r w:rsidR="00123A9C" w:rsidRPr="00123A9C">
        <w:rPr>
          <w:rFonts w:ascii="TH Sarabun New" w:hAnsi="TH Sarabun New" w:cs="TH Sarabun New"/>
          <w:sz w:val="32"/>
          <w:szCs w:val="32"/>
          <w:lang w:val="en-GB"/>
        </w:rPr>
        <w:t>LINE Notify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เพื่อ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>ให้ดำเนินการตรวจสอบและอนุมัติการใช้งาน กรณี</w:t>
      </w:r>
      <w:r>
        <w:rPr>
          <w:rFonts w:ascii="TH Sarabun New" w:hAnsi="TH Sarabun New" w:cs="TH Sarabun New" w:hint="cs"/>
          <w:sz w:val="32"/>
          <w:szCs w:val="32"/>
          <w:cs/>
        </w:rPr>
        <w:t>ผู้ใช้งาน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>ลืมรหัสผ่านหรือต้องการเปลี่ยนแปลงข้อมูลรหัสผ่าน ผู้ใช้งานสามารถทำรายการผ่านแชทบอทเพื่อเปลี่ยนแปลงข้อมูลหรือ</w:t>
      </w:r>
      <w:r>
        <w:rPr>
          <w:rFonts w:ascii="TH Sarabun New" w:hAnsi="TH Sarabun New" w:cs="TH Sarabun New" w:hint="cs"/>
          <w:sz w:val="32"/>
          <w:szCs w:val="32"/>
          <w:cs/>
        </w:rPr>
        <w:t>เรียก</w:t>
      </w:r>
      <w:r w:rsidRPr="00123A9C">
        <w:rPr>
          <w:rFonts w:ascii="TH Sarabun New" w:hAnsi="TH Sarabun New" w:cs="TH Sarabun New"/>
          <w:sz w:val="32"/>
          <w:szCs w:val="32"/>
          <w:cs/>
        </w:rPr>
        <w:t>ดู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 xml:space="preserve">ข้อมูลผู้ใช้งาน 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>ข้อความ</w:t>
      </w:r>
      <w:r>
        <w:rPr>
          <w:rFonts w:ascii="TH Sarabun New" w:hAnsi="TH Sarabun New" w:cs="TH Sarabun New" w:hint="cs"/>
          <w:sz w:val="32"/>
          <w:szCs w:val="32"/>
          <w:cs/>
          <w:lang w:val="en-GB"/>
        </w:rPr>
        <w:lastRenderedPageBreak/>
        <w:t>สนทนา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>ที่ผู้ใช้โต้ตอบ</w:t>
      </w:r>
      <w:r>
        <w:rPr>
          <w:rFonts w:ascii="TH Sarabun New" w:hAnsi="TH Sarabun New" w:cs="TH Sarabun New" w:hint="cs"/>
          <w:sz w:val="32"/>
          <w:szCs w:val="32"/>
          <w:cs/>
          <w:lang w:val="en-GB"/>
        </w:rPr>
        <w:t>กับระบบ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>จะถูกประมวลผลโดย</w:t>
      </w:r>
      <w:r w:rsidR="00022CCA" w:rsidRPr="00022CCA">
        <w:rPr>
          <w:rFonts w:ascii="TH Sarabun New" w:hAnsi="TH Sarabun New" w:cs="TH Sarabun New"/>
          <w:sz w:val="32"/>
          <w:szCs w:val="32"/>
          <w:cs/>
          <w:lang w:val="en-GB"/>
        </w:rPr>
        <w:t>ไดอะล็อกโฟลว์</w:t>
      </w:r>
      <w:r w:rsidR="00123A9C" w:rsidRPr="00123A9C">
        <w:rPr>
          <w:rFonts w:ascii="TH Sarabun New" w:hAnsi="TH Sarabun New" w:cs="TH Sarabun New"/>
          <w:sz w:val="32"/>
          <w:szCs w:val="32"/>
          <w:lang w:val="en-GB"/>
        </w:rPr>
        <w:t xml:space="preserve"> 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>ตามโครงสร้างของการสนทนา</w:t>
      </w:r>
      <w:r>
        <w:rPr>
          <w:rFonts w:ascii="TH Sarabun New" w:hAnsi="TH Sarabun New" w:cs="TH Sarabun New" w:hint="cs"/>
          <w:sz w:val="32"/>
          <w:szCs w:val="32"/>
          <w:cs/>
          <w:lang w:val="en-GB"/>
        </w:rPr>
        <w:t>ที่ผู้วิจัยได้บันทึกไว้ล่วงหน้า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 xml:space="preserve"> เมื่อ</w:t>
      </w:r>
      <w:r>
        <w:rPr>
          <w:rFonts w:ascii="TH Sarabun New" w:hAnsi="TH Sarabun New" w:cs="TH Sarabun New" w:hint="cs"/>
          <w:sz w:val="32"/>
          <w:szCs w:val="32"/>
          <w:cs/>
          <w:lang w:val="en-GB"/>
        </w:rPr>
        <w:t>ผู้ใช้งาน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>สอบถามข้อมูลหรือปรับปรุงข้อมูล</w:t>
      </w:r>
      <w:r>
        <w:rPr>
          <w:rFonts w:ascii="TH Sarabun New" w:hAnsi="TH Sarabun New" w:cs="TH Sarabun New" w:hint="cs"/>
          <w:sz w:val="32"/>
          <w:szCs w:val="32"/>
          <w:cs/>
          <w:lang w:val="en-GB"/>
        </w:rPr>
        <w:t>ผ่าน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>การสนทนา</w:t>
      </w:r>
      <w:r w:rsidR="00022CCA" w:rsidRPr="00022CCA">
        <w:rPr>
          <w:rFonts w:ascii="TH Sarabun New" w:hAnsi="TH Sarabun New" w:cs="TH Sarabun New"/>
          <w:sz w:val="32"/>
          <w:szCs w:val="32"/>
          <w:cs/>
          <w:lang w:val="en-GB"/>
        </w:rPr>
        <w:t>ไดอะล็อกโฟลว์</w:t>
      </w:r>
      <w:r w:rsidR="00123A9C" w:rsidRPr="00123A9C">
        <w:rPr>
          <w:rFonts w:ascii="TH Sarabun New" w:hAnsi="TH Sarabun New" w:cs="TH Sarabun New"/>
          <w:sz w:val="32"/>
          <w:szCs w:val="32"/>
          <w:lang w:val="en-GB"/>
        </w:rPr>
        <w:t xml:space="preserve"> 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>จะ</w:t>
      </w:r>
      <w:r w:rsidR="00663C95">
        <w:rPr>
          <w:rFonts w:ascii="TH Sarabun New" w:hAnsi="TH Sarabun New" w:cs="TH Sarabun New" w:hint="cs"/>
          <w:sz w:val="32"/>
          <w:szCs w:val="32"/>
          <w:cs/>
          <w:lang w:val="en-GB"/>
        </w:rPr>
        <w:t>ส่งพารามิเตอร์และข้อมูลที่จำเป็นต่าง</w:t>
      </w:r>
      <w:r w:rsidR="00CE4CD6">
        <w:rPr>
          <w:rFonts w:ascii="TH Sarabun New" w:hAnsi="TH Sarabun New" w:cs="TH Sarabun New" w:hint="cs"/>
          <w:sz w:val="32"/>
          <w:szCs w:val="32"/>
          <w:cs/>
          <w:lang w:val="en-GB"/>
        </w:rPr>
        <w:t xml:space="preserve"> </w:t>
      </w:r>
      <w:r w:rsidR="00663C95">
        <w:rPr>
          <w:rFonts w:ascii="TH Sarabun New" w:hAnsi="TH Sarabun New" w:cs="TH Sarabun New" w:hint="cs"/>
          <w:sz w:val="32"/>
          <w:szCs w:val="32"/>
          <w:cs/>
          <w:lang w:val="en-GB"/>
        </w:rPr>
        <w:t>ๆ ผ่าน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 xml:space="preserve"> </w:t>
      </w:r>
      <w:proofErr w:type="spellStart"/>
      <w:r w:rsidR="00123A9C" w:rsidRPr="00123A9C">
        <w:rPr>
          <w:rFonts w:ascii="TH Sarabun New" w:hAnsi="TH Sarabun New" w:cs="TH Sarabun New"/>
          <w:sz w:val="32"/>
          <w:szCs w:val="32"/>
          <w:lang w:val="en-GB"/>
        </w:rPr>
        <w:t>Webhook</w:t>
      </w:r>
      <w:proofErr w:type="spellEnd"/>
      <w:r w:rsidR="00123A9C" w:rsidRPr="00123A9C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663C95">
        <w:rPr>
          <w:rFonts w:ascii="TH Sarabun New" w:hAnsi="TH Sarabun New" w:cs="TH Sarabun New" w:hint="cs"/>
          <w:sz w:val="32"/>
          <w:szCs w:val="32"/>
          <w:cs/>
        </w:rPr>
        <w:t>เพื่อ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>เชื่อมต่อ</w:t>
      </w:r>
      <w:r w:rsidR="00663C95">
        <w:rPr>
          <w:rFonts w:ascii="TH Sarabun New" w:hAnsi="TH Sarabun New" w:cs="TH Sarabun New" w:hint="cs"/>
          <w:sz w:val="32"/>
          <w:szCs w:val="32"/>
          <w:cs/>
        </w:rPr>
        <w:t>กับ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>ระบบฐานข้อมูล</w:t>
      </w:r>
      <w:r w:rsidR="005245B8">
        <w:rPr>
          <w:rFonts w:ascii="TH Sarabun New" w:hAnsi="TH Sarabun New" w:cs="TH Sarabun New" w:hint="cs"/>
          <w:sz w:val="32"/>
          <w:szCs w:val="32"/>
          <w:cs/>
        </w:rPr>
        <w:t>ผู้ใช้งาน</w:t>
      </w:r>
      <w:r w:rsidR="00656AB2">
        <w:rPr>
          <w:rFonts w:ascii="TH Sarabun New" w:hAnsi="TH Sarabun New" w:cs="TH Sarabun New" w:hint="cs"/>
          <w:sz w:val="32"/>
          <w:szCs w:val="32"/>
          <w:cs/>
        </w:rPr>
        <w:t>ที่ใช้งานร่วมกับ</w:t>
      </w:r>
      <w:r w:rsidR="005245B8"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="005245B8">
        <w:rPr>
          <w:rFonts w:ascii="TH Sarabun New" w:hAnsi="TH Sarabun New" w:cs="TH Sarabun New"/>
          <w:sz w:val="32"/>
          <w:szCs w:val="32"/>
        </w:rPr>
        <w:t>FreeRADIUS</w:t>
      </w:r>
      <w:proofErr w:type="spellEnd"/>
      <w:r w:rsidR="005245B8">
        <w:rPr>
          <w:rFonts w:ascii="TH Sarabun New" w:hAnsi="TH Sarabun New" w:cs="TH Sarabun New"/>
          <w:sz w:val="32"/>
          <w:szCs w:val="32"/>
        </w:rPr>
        <w:t xml:space="preserve"> </w:t>
      </w:r>
      <w:r w:rsidR="00656AB2">
        <w:rPr>
          <w:rFonts w:ascii="TH Sarabun New" w:hAnsi="TH Sarabun New" w:cs="TH Sarabun New" w:hint="cs"/>
          <w:sz w:val="32"/>
          <w:szCs w:val="32"/>
          <w:cs/>
        </w:rPr>
        <w:t>ซึ่งเป็นโปรแกรมที่ใช้ในการ</w:t>
      </w:r>
      <w:r w:rsidR="00054072">
        <w:rPr>
          <w:rFonts w:ascii="TH Sarabun New" w:hAnsi="TH Sarabun New" w:cs="TH Sarabun New" w:hint="cs"/>
          <w:sz w:val="32"/>
          <w:szCs w:val="32"/>
          <w:cs/>
        </w:rPr>
        <w:t>พิสูจน์ตนเพื่อใช้งานระบบเครือข่าย</w:t>
      </w:r>
      <w:r w:rsidR="000966B4">
        <w:rPr>
          <w:rFonts w:ascii="TH Sarabun New" w:hAnsi="TH Sarabun New" w:cs="TH Sarabun New" w:hint="cs"/>
          <w:sz w:val="32"/>
          <w:szCs w:val="32"/>
          <w:cs/>
        </w:rPr>
        <w:t xml:space="preserve"> ระบบ</w:t>
      </w:r>
      <w:r w:rsidR="00363A30">
        <w:rPr>
          <w:rFonts w:ascii="TH Sarabun New" w:hAnsi="TH Sarabun New" w:cs="TH Sarabun New" w:hint="cs"/>
          <w:sz w:val="32"/>
          <w:szCs w:val="32"/>
          <w:cs/>
        </w:rPr>
        <w:t>สามารถ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 xml:space="preserve">ส่งข้อความแจ้งเตือนผู้ใช้งานหรือผู้ดูแลระบบที่เกี่ยวข้องผ่าน </w:t>
      </w:r>
      <w:r w:rsidR="00123A9C" w:rsidRPr="00123A9C">
        <w:rPr>
          <w:rFonts w:ascii="TH Sarabun New" w:hAnsi="TH Sarabun New" w:cs="TH Sarabun New"/>
          <w:sz w:val="32"/>
          <w:szCs w:val="32"/>
          <w:lang w:val="en-GB"/>
        </w:rPr>
        <w:t>Line Notify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 xml:space="preserve"> และผู้ดูแลระบบสามารถจัดการข้อมูลผู้ใช้งาน อนุมัติการลงทะเบียนใช้งา</w:t>
      </w:r>
      <w:r w:rsidR="00623345">
        <w:rPr>
          <w:rFonts w:ascii="TH Sarabun New" w:hAnsi="TH Sarabun New" w:cs="TH Sarabun New" w:hint="cs"/>
          <w:sz w:val="32"/>
          <w:szCs w:val="32"/>
          <w:cs/>
          <w:lang w:val="en-GB"/>
        </w:rPr>
        <w:t>น</w:t>
      </w:r>
      <w:r w:rsidR="00123A9C" w:rsidRPr="00123A9C">
        <w:rPr>
          <w:rFonts w:ascii="TH Sarabun New" w:hAnsi="TH Sarabun New" w:cs="TH Sarabun New"/>
          <w:sz w:val="32"/>
          <w:szCs w:val="32"/>
          <w:cs/>
          <w:lang w:val="en-GB"/>
        </w:rPr>
        <w:t xml:space="preserve"> โดยมีการแจ้งเตือนผ่านแชทบอทไปยังผู้ใช้งาน</w:t>
      </w:r>
      <w:r w:rsidR="00123A9C" w:rsidRPr="00123A9C">
        <w:rPr>
          <w:rFonts w:ascii="TH Sarabun New" w:hAnsi="TH Sarabun New" w:cs="TH Sarabun New"/>
          <w:sz w:val="32"/>
          <w:szCs w:val="32"/>
          <w:cs/>
        </w:rPr>
        <w:t xml:space="preserve"> </w:t>
      </w:r>
    </w:p>
    <w:p w14:paraId="436DB584" w14:textId="6160AF96" w:rsidR="006F5F1B" w:rsidRDefault="00BF46D8" w:rsidP="00DD373F">
      <w:pPr>
        <w:spacing w:after="0" w:line="240" w:lineRule="auto"/>
        <w:ind w:firstLine="709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ลจากการ</w:t>
      </w:r>
      <w:r w:rsidRPr="00BF46D8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พัฒนา</w:t>
      </w:r>
      <w:r w:rsidR="00D47C08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ระบบแชทบอท</w:t>
      </w:r>
      <w:r w:rsidR="00FA07C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ให้บริการด้านเครือข่าย</w:t>
      </w:r>
      <w:r w:rsidR="001A28E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ที่</w:t>
      </w:r>
      <w:r w:rsidR="008548F4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ทำงาน</w:t>
      </w:r>
      <w:r w:rsidR="00FA07C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กับ</w:t>
      </w:r>
      <w:r w:rsidR="00D47C08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โปรแกรมสนทนาไลน์</w:t>
      </w:r>
      <w:r w:rsidR="009C1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แสดงดังรูปที่ 2</w:t>
      </w:r>
      <w:r w:rsidR="00D47C08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89453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ผู้ใช้งานสามารถพิมพ์ข้อความหรือเลือก</w:t>
      </w:r>
      <w:r w:rsidR="009C1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ทำรายการ</w:t>
      </w:r>
      <w:r w:rsidR="0089453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จากรายการเมนู</w:t>
      </w:r>
      <w:r w:rsidR="009C1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ได้</w:t>
      </w:r>
      <w:r w:rsidR="008C1A5E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9C1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ซึ่ง</w:t>
      </w:r>
      <w:r w:rsidR="0089453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ประกอบด้วย</w:t>
      </w:r>
      <w:r w:rsidR="009C1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มนู</w:t>
      </w:r>
      <w:r w:rsidR="0089453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ลงทะเบียนใช้งาน ดูข้อมูลผู้ใช้งาน เปลี่ยนรหัสผ่าน </w:t>
      </w:r>
      <w:r w:rsidR="009C1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ดู</w:t>
      </w:r>
      <w:r w:rsidR="0089453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ข้อมูลการใช้งาน</w:t>
      </w:r>
      <w:r w:rsidR="009C1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ครือข่าย</w:t>
      </w:r>
      <w:r w:rsidR="00894530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และแจ้งปัญหาการใช้งาน</w:t>
      </w:r>
      <w:r w:rsidR="008C1A5E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รูปที่ 3</w:t>
      </w:r>
      <w:r w:rsidR="009C1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แสดงตัวอย่</w:t>
      </w:r>
      <w:bookmarkStart w:id="1" w:name="_GoBack"/>
      <w:bookmarkEnd w:id="1"/>
      <w:r w:rsidR="009C1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างการประมวลผล</w:t>
      </w:r>
      <w:r w:rsidR="008C1A5E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ข้อความ</w:t>
      </w:r>
      <w:r w:rsidR="009C1D1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และการสนทนา</w:t>
      </w:r>
      <w:r w:rsidR="008C1A5E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ด้วย</w:t>
      </w:r>
      <w:r w:rsidR="008C1A5E" w:rsidRPr="00022CCA">
        <w:rPr>
          <w:rFonts w:ascii="TH Sarabun New" w:hAnsi="TH Sarabun New" w:cs="TH Sarabun New"/>
          <w:sz w:val="32"/>
          <w:szCs w:val="32"/>
          <w:cs/>
          <w:lang w:val="en-GB"/>
        </w:rPr>
        <w:t>ไดอะล็อกโฟลว์</w:t>
      </w:r>
      <w:r w:rsidR="009C1D1F">
        <w:rPr>
          <w:rFonts w:ascii="TH Sarabun New" w:hAnsi="TH Sarabun New" w:cs="TH Sarabun New" w:hint="cs"/>
          <w:sz w:val="32"/>
          <w:szCs w:val="32"/>
          <w:cs/>
          <w:lang w:val="en-GB"/>
        </w:rPr>
        <w:t xml:space="preserve"> และ</w:t>
      </w:r>
      <w:r w:rsidR="008C1A5E">
        <w:rPr>
          <w:rFonts w:ascii="TH Sarabun New" w:hAnsi="TH Sarabun New" w:cs="TH Sarabun New" w:hint="cs"/>
          <w:sz w:val="32"/>
          <w:szCs w:val="32"/>
          <w:cs/>
          <w:lang w:val="en-GB"/>
        </w:rPr>
        <w:t>รูปที่</w:t>
      </w:r>
      <w:r w:rsidR="008C1A5E">
        <w:rPr>
          <w:rFonts w:ascii="TH Sarabun New" w:hAnsi="TH Sarabun New" w:cs="TH Sarabun New"/>
          <w:sz w:val="32"/>
          <w:szCs w:val="32"/>
          <w:lang w:val="en-GB"/>
        </w:rPr>
        <w:t xml:space="preserve"> </w:t>
      </w:r>
      <w:r w:rsidR="008C1A5E">
        <w:rPr>
          <w:rFonts w:ascii="TH Sarabun New" w:hAnsi="TH Sarabun New" w:cs="TH Sarabun New"/>
          <w:sz w:val="32"/>
          <w:szCs w:val="32"/>
        </w:rPr>
        <w:t>4</w:t>
      </w:r>
      <w:r w:rsidR="007E482A">
        <w:rPr>
          <w:rFonts w:ascii="TH Sarabun New" w:hAnsi="TH Sarabun New" w:cs="TH Sarabun New"/>
          <w:sz w:val="32"/>
          <w:szCs w:val="32"/>
        </w:rPr>
        <w:t xml:space="preserve"> </w:t>
      </w:r>
      <w:r w:rsidR="007E482A">
        <w:rPr>
          <w:rFonts w:ascii="TH Sarabun New" w:hAnsi="TH Sarabun New" w:cs="TH Sarabun New" w:hint="cs"/>
          <w:sz w:val="32"/>
          <w:szCs w:val="32"/>
          <w:cs/>
        </w:rPr>
        <w:t xml:space="preserve">แสดงตัวอย่างโครงสร้างข้อความตอบกลับบนไดอะล็อกโฟลว์ </w:t>
      </w:r>
    </w:p>
    <w:p w14:paraId="2E12CE09" w14:textId="77777777" w:rsidR="006F5F1B" w:rsidRDefault="006F5F1B" w:rsidP="00DD373F">
      <w:pPr>
        <w:spacing w:after="0" w:line="240" w:lineRule="auto"/>
        <w:ind w:firstLine="709"/>
        <w:jc w:val="thaiDistribute"/>
        <w:rPr>
          <w:rFonts w:ascii="TH Sarabun New" w:hAnsi="TH Sarabun New" w:cs="TH Sarabun New"/>
          <w:sz w:val="32"/>
          <w:szCs w:val="32"/>
        </w:rPr>
      </w:pPr>
    </w:p>
    <w:p w14:paraId="2A69600D" w14:textId="67BD5A08" w:rsidR="00D47C08" w:rsidRDefault="00054072" w:rsidP="006F5F1B">
      <w:pPr>
        <w:spacing w:after="0" w:line="240" w:lineRule="auto"/>
        <w:jc w:val="center"/>
        <w:rPr>
          <w:rFonts w:ascii="TH Sarabun New" w:eastAsia="SimSun" w:hAnsi="TH Sarabun New" w:cs="TH Sarabun New"/>
          <w:sz w:val="32"/>
          <w:szCs w:val="32"/>
          <w:cs/>
          <w:lang w:eastAsia="zh-CN"/>
        </w:rPr>
      </w:pPr>
      <w:r>
        <w:rPr>
          <w:rFonts w:ascii="TH Sarabun New" w:eastAsia="SimSun" w:hAnsi="TH Sarabun New" w:cs="TH Sarabun New" w:hint="cs"/>
          <w:noProof/>
          <w:sz w:val="32"/>
          <w:szCs w:val="32"/>
        </w:rPr>
        <w:drawing>
          <wp:inline distT="0" distB="0" distL="0" distR="0" wp14:anchorId="216E6970" wp14:editId="561F4462">
            <wp:extent cx="1595755" cy="2552126"/>
            <wp:effectExtent l="19050" t="19050" r="23495" b="196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shot_2020-08-22-09-18-49-25.jp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462" b="5842"/>
                    <a:stretch/>
                  </pic:blipFill>
                  <pic:spPr bwMode="auto">
                    <a:xfrm>
                      <a:off x="0" y="0"/>
                      <a:ext cx="1595755" cy="2552126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H Sarabun New" w:eastAsia="SimSun" w:hAnsi="TH Sarabun New" w:cs="TH Sarabun New" w:hint="cs"/>
          <w:noProof/>
          <w:sz w:val="32"/>
          <w:szCs w:val="32"/>
        </w:rPr>
        <w:drawing>
          <wp:inline distT="0" distB="0" distL="0" distR="0" wp14:anchorId="4E0247AC" wp14:editId="7B01B7C2">
            <wp:extent cx="1516380" cy="2551584"/>
            <wp:effectExtent l="19050" t="19050" r="26670" b="203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creenshot_2020-08-22-09-19-15-45.jp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687" b="5606"/>
                    <a:stretch/>
                  </pic:blipFill>
                  <pic:spPr bwMode="auto">
                    <a:xfrm>
                      <a:off x="0" y="0"/>
                      <a:ext cx="1516997" cy="2552622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841CEC" w:rsidRPr="00841CEC">
        <w:rPr>
          <w:rFonts w:ascii="TH Sarabun New" w:eastAsia="SimSun" w:hAnsi="TH Sarabun New" w:cs="TH Sarabun New"/>
          <w:noProof/>
          <w:sz w:val="32"/>
          <w:szCs w:val="32"/>
          <w:cs/>
        </w:rPr>
        <w:drawing>
          <wp:inline distT="0" distB="0" distL="0" distR="0" wp14:anchorId="3CC571CA" wp14:editId="305FD2D8">
            <wp:extent cx="1466215" cy="2552215"/>
            <wp:effectExtent l="19050" t="19050" r="19685" b="196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43350" t="3472" r="-410" b="3427"/>
                    <a:stretch/>
                  </pic:blipFill>
                  <pic:spPr bwMode="auto">
                    <a:xfrm>
                      <a:off x="0" y="0"/>
                      <a:ext cx="1467190" cy="2553912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968C45" w14:textId="5B3AFC54" w:rsidR="00DA7DB3" w:rsidRDefault="00841CEC">
      <w:pPr>
        <w:pStyle w:val="Caption"/>
        <w:spacing w:after="0"/>
        <w:rPr>
          <w:rFonts w:ascii="TH Sarabun New" w:hAnsi="TH Sarabun New" w:cs="TH Sarabun New"/>
          <w:i w:val="0"/>
          <w:iCs w:val="0"/>
          <w:color w:val="auto"/>
          <w:sz w:val="32"/>
          <w:szCs w:val="32"/>
        </w:rPr>
      </w:pPr>
      <w:r>
        <w:rPr>
          <w:rFonts w:ascii="TH Sarabun New" w:hAnsi="TH Sarabun New" w:cs="TH Sarabun New" w:hint="cs"/>
          <w:i w:val="0"/>
          <w:iCs w:val="0"/>
          <w:color w:val="auto"/>
          <w:sz w:val="32"/>
          <w:szCs w:val="32"/>
          <w:cs/>
        </w:rPr>
        <w:t xml:space="preserve">     </w:t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t xml:space="preserve">รูปที่  </w:t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fldChar w:fldCharType="begin"/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</w:rPr>
        <w:instrText xml:space="preserve">SEQ </w:instrText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instrText>รูปที่</w:instrText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</w:rPr>
        <w:instrText>_ \</w:instrText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instrText xml:space="preserve">* </w:instrText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</w:rPr>
        <w:instrText>ARABIC</w:instrText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instrText xml:space="preserve"> </w:instrText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fldChar w:fldCharType="separate"/>
      </w:r>
      <w:r w:rsidR="00574B7A">
        <w:rPr>
          <w:rFonts w:ascii="TH Sarabun New" w:hAnsi="TH Sarabun New" w:cs="TH Sarabun New"/>
          <w:i w:val="0"/>
          <w:iCs w:val="0"/>
          <w:noProof/>
          <w:color w:val="auto"/>
          <w:sz w:val="32"/>
          <w:szCs w:val="32"/>
          <w:cs/>
        </w:rPr>
        <w:t>2</w:t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fldChar w:fldCharType="end"/>
      </w:r>
      <w:r w:rsidR="00EC2BA0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t xml:space="preserve"> </w:t>
      </w:r>
      <w:r w:rsidR="008548F4" w:rsidRPr="00FA07CA">
        <w:rPr>
          <w:rFonts w:ascii="TH Sarabun New" w:hAnsi="TH Sarabun New" w:cs="TH Sarabun New" w:hint="cs"/>
          <w:i w:val="0"/>
          <w:iCs w:val="0"/>
          <w:color w:val="auto"/>
          <w:sz w:val="32"/>
          <w:szCs w:val="32"/>
          <w:cs/>
        </w:rPr>
        <w:t>เมนู</w:t>
      </w:r>
      <w:r>
        <w:rPr>
          <w:rFonts w:ascii="TH Sarabun New" w:hAnsi="TH Sarabun New" w:cs="TH Sarabun New" w:hint="cs"/>
          <w:i w:val="0"/>
          <w:iCs w:val="0"/>
          <w:color w:val="auto"/>
          <w:sz w:val="32"/>
          <w:szCs w:val="32"/>
          <w:cs/>
        </w:rPr>
        <w:t xml:space="preserve">การใช้งาน    </w:t>
      </w:r>
      <w:r w:rsidR="00DD373F">
        <w:rPr>
          <w:rFonts w:ascii="TH Sarabun New" w:hAnsi="TH Sarabun New" w:cs="TH Sarabun New"/>
          <w:i w:val="0"/>
          <w:iCs w:val="0"/>
          <w:color w:val="auto"/>
          <w:sz w:val="32"/>
          <w:szCs w:val="32"/>
        </w:rPr>
        <w:t xml:space="preserve">   </w:t>
      </w:r>
      <w:r w:rsidR="002A29B5">
        <w:rPr>
          <w:rFonts w:ascii="TH Sarabun New" w:hAnsi="TH Sarabun New" w:cs="TH Sarabun New" w:hint="cs"/>
          <w:i w:val="0"/>
          <w:iCs w:val="0"/>
          <w:color w:val="auto"/>
          <w:sz w:val="32"/>
          <w:szCs w:val="32"/>
          <w:cs/>
        </w:rPr>
        <w:t xml:space="preserve"> </w:t>
      </w:r>
      <w:r>
        <w:rPr>
          <w:rFonts w:ascii="TH Sarabun New" w:hAnsi="TH Sarabun New" w:cs="TH Sarabun New" w:hint="cs"/>
          <w:i w:val="0"/>
          <w:iCs w:val="0"/>
          <w:color w:val="auto"/>
          <w:sz w:val="32"/>
          <w:szCs w:val="32"/>
          <w:cs/>
        </w:rPr>
        <w:t>รูปที่ 3 ตัวอย่าง</w:t>
      </w:r>
      <w:r w:rsidR="008548F4" w:rsidRPr="00FA07CA">
        <w:rPr>
          <w:rFonts w:ascii="TH Sarabun New" w:hAnsi="TH Sarabun New" w:cs="TH Sarabun New" w:hint="cs"/>
          <w:i w:val="0"/>
          <w:iCs w:val="0"/>
          <w:color w:val="auto"/>
          <w:sz w:val="32"/>
          <w:szCs w:val="32"/>
          <w:cs/>
        </w:rPr>
        <w:t>ทำงาน</w:t>
      </w:r>
      <w:r>
        <w:rPr>
          <w:rFonts w:ascii="TH Sarabun New" w:hAnsi="TH Sarabun New" w:cs="TH Sarabun New" w:hint="cs"/>
          <w:i w:val="0"/>
          <w:iCs w:val="0"/>
          <w:color w:val="auto"/>
          <w:sz w:val="32"/>
          <w:szCs w:val="32"/>
          <w:cs/>
        </w:rPr>
        <w:t xml:space="preserve">  </w:t>
      </w:r>
      <w:r w:rsidR="00DD373F">
        <w:rPr>
          <w:rFonts w:ascii="TH Sarabun New" w:hAnsi="TH Sarabun New" w:cs="TH Sarabun New"/>
          <w:i w:val="0"/>
          <w:iCs w:val="0"/>
          <w:color w:val="auto"/>
          <w:sz w:val="32"/>
          <w:szCs w:val="32"/>
        </w:rPr>
        <w:t xml:space="preserve">  </w:t>
      </w:r>
      <w:r w:rsidR="00F16D97">
        <w:rPr>
          <w:rFonts w:ascii="TH Sarabun New" w:hAnsi="TH Sarabun New" w:cs="TH Sarabun New"/>
          <w:i w:val="0"/>
          <w:iCs w:val="0"/>
          <w:color w:val="auto"/>
          <w:sz w:val="32"/>
          <w:szCs w:val="32"/>
        </w:rPr>
        <w:t xml:space="preserve">   </w:t>
      </w:r>
      <w:r>
        <w:rPr>
          <w:rFonts w:ascii="TH Sarabun New" w:hAnsi="TH Sarabun New" w:cs="TH Sarabun New" w:hint="cs"/>
          <w:i w:val="0"/>
          <w:iCs w:val="0"/>
          <w:color w:val="auto"/>
          <w:sz w:val="32"/>
          <w:szCs w:val="32"/>
          <w:cs/>
        </w:rPr>
        <w:t>รูปที่ 4 โครงสร้างการสนทนา</w:t>
      </w:r>
    </w:p>
    <w:p w14:paraId="0AB5CE0F" w14:textId="77777777" w:rsidR="007E482A" w:rsidRDefault="007E482A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</w:p>
    <w:p w14:paraId="1C748D0E" w14:textId="644A2E99" w:rsidR="00C841AA" w:rsidRPr="0046026A" w:rsidRDefault="00EF1D48" w:rsidP="00DD373F">
      <w:pPr>
        <w:spacing w:after="0" w:line="240" w:lineRule="auto"/>
        <w:ind w:firstLine="709"/>
        <w:jc w:val="thaiDistribute"/>
        <w:rPr>
          <w:rFonts w:ascii="TH Sarabun New" w:hAnsi="TH Sarabun New" w:cs="TH Sarabun New"/>
          <w:sz w:val="32"/>
          <w:szCs w:val="32"/>
        </w:rPr>
      </w:pPr>
      <w:r w:rsidRPr="00A1252D">
        <w:rPr>
          <w:rFonts w:ascii="TH Sarabun New" w:hAnsi="TH Sarabun New" w:cs="TH Sarabun New"/>
          <w:sz w:val="32"/>
          <w:szCs w:val="32"/>
          <w:cs/>
        </w:rPr>
        <w:t xml:space="preserve">ผู้วิจัยได้ประเมินความพึงพอใจการใช้งานระบบ ระหว่างวันที่ </w:t>
      </w:r>
      <w:r w:rsidRPr="00A1252D">
        <w:rPr>
          <w:rFonts w:ascii="TH Sarabun New" w:hAnsi="TH Sarabun New" w:cs="TH Sarabun New"/>
          <w:sz w:val="32"/>
          <w:szCs w:val="32"/>
        </w:rPr>
        <w:t xml:space="preserve">1 </w:t>
      </w:r>
      <w:r w:rsidRPr="00A1252D">
        <w:rPr>
          <w:rFonts w:ascii="TH Sarabun New" w:hAnsi="TH Sarabun New" w:cs="TH Sarabun New"/>
          <w:sz w:val="32"/>
          <w:szCs w:val="32"/>
          <w:cs/>
        </w:rPr>
        <w:t xml:space="preserve">– </w:t>
      </w:r>
      <w:r w:rsidRPr="00A1252D">
        <w:rPr>
          <w:rFonts w:ascii="TH Sarabun New" w:hAnsi="TH Sarabun New" w:cs="TH Sarabun New"/>
          <w:sz w:val="32"/>
          <w:szCs w:val="32"/>
        </w:rPr>
        <w:t>31</w:t>
      </w:r>
      <w:r w:rsidRPr="00A1252D">
        <w:rPr>
          <w:rFonts w:ascii="TH Sarabun New" w:hAnsi="TH Sarabun New" w:cs="TH Sarabun New"/>
          <w:sz w:val="32"/>
          <w:szCs w:val="32"/>
          <w:cs/>
        </w:rPr>
        <w:t xml:space="preserve"> กรกฎาคม </w:t>
      </w:r>
      <w:r w:rsidRPr="00A1252D">
        <w:rPr>
          <w:rFonts w:ascii="TH Sarabun New" w:hAnsi="TH Sarabun New" w:cs="TH Sarabun New"/>
          <w:sz w:val="32"/>
          <w:szCs w:val="32"/>
        </w:rPr>
        <w:t>2563</w:t>
      </w:r>
      <w:r w:rsidRPr="00A1252D">
        <w:rPr>
          <w:rFonts w:ascii="TH Sarabun New" w:hAnsi="TH Sarabun New" w:cs="TH Sarabun New"/>
          <w:sz w:val="32"/>
          <w:szCs w:val="32"/>
          <w:cs/>
        </w:rPr>
        <w:t xml:space="preserve"> โดยสุ่มตัวอย่าง</w:t>
      </w:r>
      <w:r w:rsidR="00F400D6" w:rsidRPr="00A1252D">
        <w:rPr>
          <w:rFonts w:ascii="TH Sarabun New" w:hAnsi="TH Sarabun New" w:cs="TH Sarabun New"/>
          <w:sz w:val="32"/>
          <w:szCs w:val="32"/>
          <w:cs/>
        </w:rPr>
        <w:t>ผู้ใช้งานจำนวน 30 คน</w:t>
      </w:r>
      <w:r w:rsidRPr="00A1252D">
        <w:rPr>
          <w:rFonts w:ascii="TH Sarabun New" w:hAnsi="TH Sarabun New" w:cs="TH Sarabun New"/>
          <w:sz w:val="32"/>
          <w:szCs w:val="32"/>
          <w:cs/>
        </w:rPr>
        <w:t xml:space="preserve"> จากวิทยาลัยอาชีวศึกษาพิษณุโลก</w:t>
      </w:r>
      <w:r w:rsidR="00F400D6" w:rsidRPr="00A1252D">
        <w:rPr>
          <w:rFonts w:ascii="TH Sarabun New" w:hAnsi="TH Sarabun New" w:cs="TH Sarabun New"/>
          <w:sz w:val="32"/>
          <w:szCs w:val="32"/>
          <w:cs/>
        </w:rPr>
        <w:t xml:space="preserve"> ประกอบด้วย นักเรียน นักศึกษา จำนวน 21 คน ครู จำนวน </w:t>
      </w:r>
      <w:r w:rsidR="00F400D6" w:rsidRPr="00A1252D">
        <w:rPr>
          <w:rFonts w:ascii="TH Sarabun New" w:hAnsi="TH Sarabun New" w:cs="TH Sarabun New"/>
          <w:sz w:val="32"/>
          <w:szCs w:val="32"/>
        </w:rPr>
        <w:t>3</w:t>
      </w:r>
      <w:r w:rsidR="00F400D6" w:rsidRPr="00A1252D">
        <w:rPr>
          <w:rFonts w:ascii="TH Sarabun New" w:hAnsi="TH Sarabun New" w:cs="TH Sarabun New"/>
          <w:sz w:val="32"/>
          <w:szCs w:val="32"/>
          <w:cs/>
        </w:rPr>
        <w:t xml:space="preserve"> คน และ บุคลากรทางการ</w:t>
      </w:r>
      <w:r w:rsidR="00F400D6" w:rsidRPr="00A1252D">
        <w:rPr>
          <w:rFonts w:ascii="TH Sarabun New" w:hAnsi="TH Sarabun New" w:cs="TH Sarabun New"/>
          <w:sz w:val="32"/>
          <w:szCs w:val="32"/>
          <w:cs/>
        </w:rPr>
        <w:lastRenderedPageBreak/>
        <w:t>ศึกษา จำนวน 6 คน โดยให้</w:t>
      </w:r>
      <w:r w:rsidR="007E482A">
        <w:rPr>
          <w:rFonts w:ascii="TH Sarabun New" w:hAnsi="TH Sarabun New" w:cs="TH Sarabun New" w:hint="cs"/>
          <w:sz w:val="32"/>
          <w:szCs w:val="32"/>
          <w:cs/>
        </w:rPr>
        <w:t>ผู้ใช้</w:t>
      </w:r>
      <w:r w:rsidR="00F400D6" w:rsidRPr="00A1252D">
        <w:rPr>
          <w:rFonts w:ascii="TH Sarabun New" w:hAnsi="TH Sarabun New" w:cs="TH Sarabun New"/>
          <w:sz w:val="32"/>
          <w:szCs w:val="32"/>
          <w:cs/>
        </w:rPr>
        <w:t>ทดลองใช้งาน</w:t>
      </w:r>
      <w:r w:rsidR="007E482A">
        <w:rPr>
          <w:rFonts w:ascii="TH Sarabun New" w:hAnsi="TH Sarabun New" w:cs="TH Sarabun New" w:hint="cs"/>
          <w:sz w:val="32"/>
          <w:szCs w:val="32"/>
          <w:cs/>
        </w:rPr>
        <w:t>ระบบแชทบอท</w:t>
      </w:r>
      <w:r w:rsidR="00F400D6" w:rsidRPr="00A1252D">
        <w:rPr>
          <w:rFonts w:ascii="TH Sarabun New" w:hAnsi="TH Sarabun New" w:cs="TH Sarabun New"/>
          <w:sz w:val="32"/>
          <w:szCs w:val="32"/>
          <w:cs/>
        </w:rPr>
        <w:t>และตอบแบบประเมินความพึงพอใจ</w:t>
      </w:r>
      <w:r w:rsidR="007E482A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="00CC0943" w:rsidRPr="00A1252D">
        <w:rPr>
          <w:rFonts w:ascii="TH Sarabun New" w:hAnsi="TH Sarabun New" w:cs="TH Sarabun New"/>
          <w:sz w:val="32"/>
          <w:szCs w:val="32"/>
          <w:cs/>
        </w:rPr>
        <w:t>ผลการประเมิน</w:t>
      </w:r>
      <w:r w:rsidR="007E482A">
        <w:rPr>
          <w:rFonts w:ascii="TH Sarabun New" w:hAnsi="TH Sarabun New" w:cs="TH Sarabun New" w:hint="cs"/>
          <w:sz w:val="32"/>
          <w:szCs w:val="32"/>
          <w:cs/>
        </w:rPr>
        <w:t>แสดง</w:t>
      </w:r>
      <w:r w:rsidR="00CC0943" w:rsidRPr="00A1252D">
        <w:rPr>
          <w:rFonts w:ascii="TH Sarabun New" w:hAnsi="TH Sarabun New" w:cs="TH Sarabun New"/>
          <w:sz w:val="32"/>
          <w:szCs w:val="32"/>
          <w:cs/>
        </w:rPr>
        <w:t>ดังตารางที่ 1</w:t>
      </w:r>
      <w:r w:rsidR="00303D75" w:rsidRPr="00A1252D">
        <w:rPr>
          <w:rFonts w:ascii="TH Sarabun New" w:hAnsi="TH Sarabun New" w:cs="TH Sarabun New"/>
          <w:sz w:val="32"/>
          <w:szCs w:val="32"/>
        </w:rPr>
        <w:t xml:space="preserve"> </w:t>
      </w:r>
      <w:r w:rsidR="007E482A">
        <w:rPr>
          <w:rFonts w:ascii="TH Sarabun New" w:hAnsi="TH Sarabun New" w:cs="TH Sarabun New" w:hint="cs"/>
          <w:sz w:val="32"/>
          <w:szCs w:val="32"/>
          <w:cs/>
        </w:rPr>
        <w:t>ซึ่ง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>สรุปได้ว่าผู้ใช้งานระบบแชทบอทให้บริการด้านเครือข่าย มีความพึงพอใจต่อระบบโดยรวมอยู่ในระดับมาก 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nor/>
              </m:rPr>
              <w:rPr>
                <w:rFonts w:ascii="TH Sarabun New" w:hAnsi="TH Sarabun New" w:cs="TH Sarabun New"/>
                <w:sz w:val="32"/>
                <w:szCs w:val="32"/>
              </w:rPr>
              <m:t>x</m:t>
            </m:r>
          </m:e>
        </m:acc>
      </m:oMath>
      <w:r w:rsidR="00303D75" w:rsidRPr="00A1252D">
        <w:rPr>
          <w:rFonts w:ascii="TH Sarabun New" w:hAnsi="TH Sarabun New" w:cs="TH Sarabun New"/>
          <w:sz w:val="32"/>
          <w:szCs w:val="32"/>
          <w:cs/>
        </w:rPr>
        <w:t xml:space="preserve"> = </w:t>
      </w:r>
      <w:r w:rsidR="00303D75" w:rsidRPr="00A1252D">
        <w:rPr>
          <w:rFonts w:ascii="TH Sarabun New" w:hAnsi="TH Sarabun New" w:cs="TH Sarabun New"/>
          <w:sz w:val="32"/>
          <w:szCs w:val="32"/>
        </w:rPr>
        <w:t>4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>.</w:t>
      </w:r>
      <w:r w:rsidR="00303D75" w:rsidRPr="00A1252D">
        <w:rPr>
          <w:rFonts w:ascii="TH Sarabun New" w:hAnsi="TH Sarabun New" w:cs="TH Sarabun New"/>
          <w:sz w:val="32"/>
          <w:szCs w:val="32"/>
        </w:rPr>
        <w:t>27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>) เมื่อพิจารณาเป็นรายข้อพบว่า ความเหมาะสมในการแจ้งปัญหาการใช้งาน</w:t>
      </w:r>
      <w:r w:rsidR="00E64094" w:rsidRPr="00A1252D">
        <w:rPr>
          <w:rFonts w:ascii="TH Sarabun New" w:hAnsi="TH Sarabun New" w:cs="TH Sarabun New"/>
          <w:sz w:val="32"/>
          <w:szCs w:val="32"/>
          <w:cs/>
        </w:rPr>
        <w:t>ได้รับความพึงพอใจสูงสุด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 xml:space="preserve"> 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nor/>
              </m:rPr>
              <w:rPr>
                <w:rFonts w:ascii="TH Sarabun New" w:hAnsi="TH Sarabun New" w:cs="TH Sarabun New"/>
                <w:sz w:val="32"/>
                <w:szCs w:val="32"/>
              </w:rPr>
              <m:t>x</m:t>
            </m:r>
          </m:e>
        </m:acc>
      </m:oMath>
      <w:r w:rsidR="00303D75" w:rsidRPr="00A1252D">
        <w:rPr>
          <w:rFonts w:ascii="TH Sarabun New" w:hAnsi="TH Sarabun New" w:cs="TH Sarabun New"/>
          <w:sz w:val="32"/>
          <w:szCs w:val="32"/>
          <w:cs/>
        </w:rPr>
        <w:t xml:space="preserve"> = </w:t>
      </w:r>
      <w:r w:rsidR="00303D75" w:rsidRPr="00A1252D">
        <w:rPr>
          <w:rFonts w:ascii="TH Sarabun New" w:hAnsi="TH Sarabun New" w:cs="TH Sarabun New"/>
          <w:sz w:val="32"/>
          <w:szCs w:val="32"/>
        </w:rPr>
        <w:t>4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>.</w:t>
      </w:r>
      <w:r w:rsidR="00303D75" w:rsidRPr="00A1252D">
        <w:rPr>
          <w:rFonts w:ascii="TH Sarabun New" w:hAnsi="TH Sarabun New" w:cs="TH Sarabun New"/>
          <w:sz w:val="32"/>
          <w:szCs w:val="32"/>
        </w:rPr>
        <w:t>47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>) รองลงมาคือ ระบบแชทบอทมีความเป็นมิตรและง่ายต่อการใช้งาน 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nor/>
              </m:rPr>
              <w:rPr>
                <w:rFonts w:ascii="TH Sarabun New" w:hAnsi="TH Sarabun New" w:cs="TH Sarabun New"/>
                <w:sz w:val="32"/>
                <w:szCs w:val="32"/>
              </w:rPr>
              <m:t>x</m:t>
            </m:r>
          </m:e>
        </m:acc>
      </m:oMath>
      <w:r w:rsidR="00303D75" w:rsidRPr="00A1252D">
        <w:rPr>
          <w:rFonts w:ascii="TH Sarabun New" w:hAnsi="TH Sarabun New" w:cs="TH Sarabun New"/>
          <w:sz w:val="32"/>
          <w:szCs w:val="32"/>
          <w:cs/>
        </w:rPr>
        <w:t xml:space="preserve"> = </w:t>
      </w:r>
      <w:r w:rsidR="00303D75" w:rsidRPr="00A1252D">
        <w:rPr>
          <w:rFonts w:ascii="TH Sarabun New" w:hAnsi="TH Sarabun New" w:cs="TH Sarabun New"/>
          <w:sz w:val="32"/>
          <w:szCs w:val="32"/>
        </w:rPr>
        <w:t>4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>.</w:t>
      </w:r>
      <w:r w:rsidR="00303D75" w:rsidRPr="00A1252D">
        <w:rPr>
          <w:rFonts w:ascii="TH Sarabun New" w:hAnsi="TH Sarabun New" w:cs="TH Sarabun New"/>
          <w:sz w:val="32"/>
          <w:szCs w:val="32"/>
        </w:rPr>
        <w:t>40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>) และ ความสะดวกในการลงทะเบียนใช้งาน 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nor/>
              </m:rPr>
              <w:rPr>
                <w:rFonts w:ascii="TH Sarabun New" w:hAnsi="TH Sarabun New" w:cs="TH Sarabun New"/>
                <w:sz w:val="32"/>
                <w:szCs w:val="32"/>
              </w:rPr>
              <m:t>x</m:t>
            </m:r>
          </m:e>
        </m:acc>
      </m:oMath>
      <w:r w:rsidR="00303D75" w:rsidRPr="00A1252D">
        <w:rPr>
          <w:rFonts w:ascii="TH Sarabun New" w:hAnsi="TH Sarabun New" w:cs="TH Sarabun New"/>
          <w:sz w:val="32"/>
          <w:szCs w:val="32"/>
          <w:cs/>
        </w:rPr>
        <w:t xml:space="preserve"> = </w:t>
      </w:r>
      <w:r w:rsidR="00303D75" w:rsidRPr="00A1252D">
        <w:rPr>
          <w:rFonts w:ascii="TH Sarabun New" w:hAnsi="TH Sarabun New" w:cs="TH Sarabun New"/>
          <w:sz w:val="32"/>
          <w:szCs w:val="32"/>
        </w:rPr>
        <w:t>4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>.</w:t>
      </w:r>
      <w:r w:rsidR="00303D75" w:rsidRPr="00A1252D">
        <w:rPr>
          <w:rFonts w:ascii="TH Sarabun New" w:hAnsi="TH Sarabun New" w:cs="TH Sarabun New"/>
          <w:sz w:val="32"/>
          <w:szCs w:val="32"/>
        </w:rPr>
        <w:t>33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>) ตามลำดับ ส่วนข้อที่มีระดับความพึงพอใจต่ำที่สุดคือ ความเหมาะสมในการแสดงรายงานข้อมูลการใช้งาน อยู่ในระดับมาก (</w:t>
      </w:r>
      <m:oMath>
        <m:acc>
          <m:accPr>
            <m:chr m:val="̅"/>
            <m:ctrlPr>
              <w:rPr>
                <w:rFonts w:ascii="Cambria Math" w:hAnsi="Cambria Math" w:cs="TH Sarabun New"/>
                <w:sz w:val="32"/>
                <w:szCs w:val="32"/>
              </w:rPr>
            </m:ctrlPr>
          </m:accPr>
          <m:e>
            <m:r>
              <m:rPr>
                <m:nor/>
              </m:rPr>
              <w:rPr>
                <w:rFonts w:ascii="TH Sarabun New" w:hAnsi="TH Sarabun New" w:cs="TH Sarabun New"/>
                <w:sz w:val="32"/>
                <w:szCs w:val="32"/>
              </w:rPr>
              <m:t>x</m:t>
            </m:r>
          </m:e>
        </m:acc>
      </m:oMath>
      <w:r w:rsidR="00303D75" w:rsidRPr="00A1252D">
        <w:rPr>
          <w:rFonts w:ascii="TH Sarabun New" w:hAnsi="TH Sarabun New" w:cs="TH Sarabun New"/>
          <w:sz w:val="32"/>
          <w:szCs w:val="32"/>
          <w:cs/>
        </w:rPr>
        <w:t xml:space="preserve"> = </w:t>
      </w:r>
      <w:r w:rsidR="00303D75" w:rsidRPr="00A1252D">
        <w:rPr>
          <w:rFonts w:ascii="TH Sarabun New" w:hAnsi="TH Sarabun New" w:cs="TH Sarabun New"/>
          <w:sz w:val="32"/>
          <w:szCs w:val="32"/>
        </w:rPr>
        <w:t>3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>.</w:t>
      </w:r>
      <w:r w:rsidR="00303D75" w:rsidRPr="00A1252D">
        <w:rPr>
          <w:rFonts w:ascii="TH Sarabun New" w:hAnsi="TH Sarabun New" w:cs="TH Sarabun New"/>
          <w:sz w:val="32"/>
          <w:szCs w:val="32"/>
        </w:rPr>
        <w:t>93</w:t>
      </w:r>
      <w:r w:rsidR="00303D75" w:rsidRPr="00A1252D">
        <w:rPr>
          <w:rFonts w:ascii="TH Sarabun New" w:hAnsi="TH Sarabun New" w:cs="TH Sarabun New"/>
          <w:sz w:val="32"/>
          <w:szCs w:val="32"/>
          <w:cs/>
        </w:rPr>
        <w:t>)</w:t>
      </w:r>
      <w:r w:rsidR="00F400D6" w:rsidRPr="00A1252D">
        <w:rPr>
          <w:rFonts w:ascii="TH Sarabun New" w:hAnsi="TH Sarabun New" w:cs="TH Sarabun New"/>
          <w:sz w:val="32"/>
          <w:szCs w:val="32"/>
          <w:cs/>
        </w:rPr>
        <w:t xml:space="preserve"> </w:t>
      </w:r>
    </w:p>
    <w:p w14:paraId="21403A32" w14:textId="3D590DD6" w:rsidR="001E2EDD" w:rsidRPr="00FA07CA" w:rsidRDefault="00F400D6" w:rsidP="006F5F1B">
      <w:pPr>
        <w:pStyle w:val="Caption"/>
        <w:spacing w:before="120" w:after="0"/>
        <w:jc w:val="thaiDistribute"/>
        <w:rPr>
          <w:rFonts w:ascii="TH Sarabun New" w:eastAsia="SimSun" w:hAnsi="TH Sarabun New" w:cs="TH Sarabun New"/>
          <w:i w:val="0"/>
          <w:iCs w:val="0"/>
          <w:color w:val="auto"/>
          <w:sz w:val="32"/>
          <w:szCs w:val="32"/>
          <w:cs/>
          <w:lang w:eastAsia="zh-CN"/>
        </w:rPr>
      </w:pPr>
      <w:r w:rsidRPr="00303D75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 </w:t>
      </w:r>
      <w:r w:rsidR="001E2EDD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t>ตาราง</w:t>
      </w:r>
      <w:r w:rsidR="002E13B5" w:rsidRPr="00FA07CA">
        <w:rPr>
          <w:rFonts w:ascii="TH Sarabun New" w:hAnsi="TH Sarabun New" w:cs="TH Sarabun New"/>
          <w:i w:val="0"/>
          <w:iCs w:val="0"/>
          <w:color w:val="auto"/>
          <w:sz w:val="32"/>
          <w:szCs w:val="32"/>
          <w:cs/>
        </w:rPr>
        <w:t>ที่</w:t>
      </w:r>
      <w:r w:rsidR="002E13B5">
        <w:rPr>
          <w:rFonts w:ascii="TH Sarabun New" w:hAnsi="TH Sarabun New" w:cs="TH Sarabun New" w:hint="cs"/>
          <w:i w:val="0"/>
          <w:iCs w:val="0"/>
          <w:color w:val="auto"/>
          <w:sz w:val="32"/>
          <w:szCs w:val="32"/>
          <w:cs/>
        </w:rPr>
        <w:t xml:space="preserve"> 1</w:t>
      </w:r>
      <w:r w:rsidR="002E13B5" w:rsidRPr="00FA07CA">
        <w:rPr>
          <w:rFonts w:ascii="TH Sarabun New" w:hAnsi="TH Sarabun New" w:cs="TH Sarabun New"/>
          <w:i w:val="0"/>
          <w:iCs w:val="0"/>
          <w:noProof/>
          <w:color w:val="auto"/>
          <w:sz w:val="32"/>
          <w:szCs w:val="32"/>
          <w:cs/>
        </w:rPr>
        <w:t xml:space="preserve"> </w:t>
      </w:r>
      <w:r w:rsidR="00CC0943">
        <w:rPr>
          <w:rFonts w:ascii="TH Sarabun New" w:hAnsi="TH Sarabun New" w:cs="TH Sarabun New" w:hint="cs"/>
          <w:i w:val="0"/>
          <w:iCs w:val="0"/>
          <w:noProof/>
          <w:color w:val="auto"/>
          <w:sz w:val="32"/>
          <w:szCs w:val="32"/>
          <w:cs/>
        </w:rPr>
        <w:t>ผลประเมิน</w:t>
      </w:r>
      <w:r w:rsidR="00C93D67" w:rsidRPr="00FA07CA">
        <w:rPr>
          <w:rFonts w:ascii="TH Sarabun New" w:hAnsi="TH Sarabun New" w:cs="TH Sarabun New" w:hint="cs"/>
          <w:i w:val="0"/>
          <w:iCs w:val="0"/>
          <w:noProof/>
          <w:color w:val="auto"/>
          <w:sz w:val="32"/>
          <w:szCs w:val="32"/>
          <w:cs/>
        </w:rPr>
        <w:t>ความพึงพอใจของผู้ทดลองใช้ระบบ</w:t>
      </w:r>
      <w:r w:rsidR="00CC0943">
        <w:rPr>
          <w:rFonts w:ascii="TH Sarabun New" w:hAnsi="TH Sarabun New" w:cs="TH Sarabun New" w:hint="cs"/>
          <w:i w:val="0"/>
          <w:iCs w:val="0"/>
          <w:noProof/>
          <w:color w:val="auto"/>
          <w:sz w:val="32"/>
          <w:szCs w:val="32"/>
          <w:cs/>
        </w:rPr>
        <w:t>แชทบอท</w:t>
      </w:r>
    </w:p>
    <w:tbl>
      <w:tblPr>
        <w:tblW w:w="7400" w:type="dxa"/>
        <w:tblInd w:w="108" w:type="dxa"/>
        <w:tblLook w:val="04A0" w:firstRow="1" w:lastRow="0" w:firstColumn="1" w:lastColumn="0" w:noHBand="0" w:noVBand="1"/>
      </w:tblPr>
      <w:tblGrid>
        <w:gridCol w:w="4707"/>
        <w:gridCol w:w="765"/>
        <w:gridCol w:w="708"/>
        <w:gridCol w:w="1220"/>
      </w:tblGrid>
      <w:tr w:rsidR="002B3C81" w:rsidRPr="003C6157" w14:paraId="7EEF37DF" w14:textId="77777777" w:rsidTr="00DD373F">
        <w:trPr>
          <w:trHeight w:val="285"/>
        </w:trPr>
        <w:tc>
          <w:tcPr>
            <w:tcW w:w="4707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5650F" w14:textId="77777777" w:rsidR="002B3C81" w:rsidRPr="00DD373F" w:rsidRDefault="002B3C81" w:rsidP="006F5F1B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sz w:val="30"/>
                <w:szCs w:val="30"/>
                <w:cs/>
              </w:rPr>
            </w:pPr>
            <w:r w:rsidRPr="00DD373F">
              <w:rPr>
                <w:rFonts w:ascii="TH Sarabun New" w:eastAsia="Times New Roman" w:hAnsi="TH Sarabun New" w:cs="TH Sarabun New"/>
                <w:sz w:val="30"/>
                <w:szCs w:val="30"/>
                <w:cs/>
              </w:rPr>
              <w:t>รายการ</w:t>
            </w:r>
          </w:p>
        </w:tc>
        <w:tc>
          <w:tcPr>
            <w:tcW w:w="269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202C292" w14:textId="77777777" w:rsidR="002B3C81" w:rsidRPr="00DD373F" w:rsidRDefault="002B3C81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ระดับความพึงพอใจ</w:t>
            </w:r>
          </w:p>
        </w:tc>
      </w:tr>
      <w:tr w:rsidR="002B3C81" w:rsidRPr="003C6157" w14:paraId="742639F7" w14:textId="77777777" w:rsidTr="00DD373F">
        <w:trPr>
          <w:trHeight w:val="285"/>
        </w:trPr>
        <w:tc>
          <w:tcPr>
            <w:tcW w:w="4707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3F683D" w14:textId="77777777" w:rsidR="002B3C81" w:rsidRPr="00DD373F" w:rsidRDefault="002B3C81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sz w:val="30"/>
                <w:szCs w:val="30"/>
                <w:cs/>
              </w:rPr>
            </w:pP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8EBA50" w14:textId="77777777" w:rsidR="002B3C81" w:rsidRPr="00DD373F" w:rsidRDefault="00B825BA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eastAsia="Times New Roman" w:hAnsi="Cambria Math" w:cs="TH Sarabun New"/>
                        <w:i/>
                        <w:color w:val="000000"/>
                        <w:sz w:val="30"/>
                        <w:szCs w:val="30"/>
                      </w:rPr>
                    </m:ctrlPr>
                  </m:accPr>
                  <m:e>
                    <m:r>
                      <m:rPr>
                        <m:nor/>
                      </m:rPr>
                      <w:rPr>
                        <w:rFonts w:asciiTheme="majorHAnsi" w:eastAsia="Times New Roman" w:hAnsiTheme="majorHAnsi" w:cs="TH Sarabun New"/>
                        <w:color w:val="000000"/>
                        <w:sz w:val="30"/>
                        <w:szCs w:val="30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8E53D8" w14:textId="77777777" w:rsidR="002B3C81" w:rsidRPr="00DD373F" w:rsidRDefault="002B3C81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iCs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iCs/>
                <w:color w:val="000000"/>
                <w:sz w:val="30"/>
                <w:szCs w:val="30"/>
              </w:rPr>
              <w:t>S</w:t>
            </w:r>
            <w:r w:rsidRPr="00DD373F">
              <w:rPr>
                <w:rFonts w:ascii="TH Sarabun New" w:eastAsia="Times New Roman" w:hAnsi="TH Sarabun New" w:cs="TH Sarabun New"/>
                <w:iCs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iCs/>
                <w:color w:val="000000"/>
                <w:sz w:val="30"/>
                <w:szCs w:val="30"/>
              </w:rPr>
              <w:t>D</w:t>
            </w:r>
            <w:r w:rsidRPr="00DD373F">
              <w:rPr>
                <w:rFonts w:ascii="TH Sarabun New" w:eastAsia="Times New Roman" w:hAnsi="TH Sarabun New" w:cs="TH Sarabun New"/>
                <w:iCs/>
                <w:color w:val="000000"/>
                <w:sz w:val="30"/>
                <w:szCs w:val="30"/>
                <w:cs/>
              </w:rPr>
              <w:t>.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337BEF" w14:textId="77777777" w:rsidR="002B3C81" w:rsidRPr="00DD373F" w:rsidRDefault="002B3C81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แปลความ</w:t>
            </w:r>
          </w:p>
        </w:tc>
      </w:tr>
      <w:tr w:rsidR="0056077E" w:rsidRPr="003C6157" w14:paraId="7ADBFC34" w14:textId="77777777" w:rsidTr="00DD373F">
        <w:trPr>
          <w:trHeight w:val="285"/>
        </w:trPr>
        <w:tc>
          <w:tcPr>
            <w:tcW w:w="47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98AB722" w14:textId="77777777" w:rsidR="0056077E" w:rsidRPr="00DD373F" w:rsidRDefault="007D4CE4" w:rsidP="006F5F1B">
            <w:pPr>
              <w:spacing w:after="0" w:line="240" w:lineRule="auto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 xml:space="preserve">1. </w:t>
            </w:r>
            <w:r w:rsidR="002746CA"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ความสะดวกใน</w:t>
            </w:r>
            <w:r w:rsidR="0056077E"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การลงทะเบียนใช้งาน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07DAC" w14:textId="77777777" w:rsidR="0056077E" w:rsidRPr="00DD373F" w:rsidRDefault="0056077E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4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3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22618" w14:textId="77777777" w:rsidR="0056077E" w:rsidRPr="00DD373F" w:rsidRDefault="0056077E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0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48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7C5529" w14:textId="77777777" w:rsidR="0056077E" w:rsidRPr="00DD373F" w:rsidRDefault="0056077E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มาก</w:t>
            </w:r>
          </w:p>
        </w:tc>
      </w:tr>
      <w:tr w:rsidR="00CF15A9" w:rsidRPr="003C6157" w14:paraId="5F6416E7" w14:textId="77777777" w:rsidTr="00DD373F">
        <w:trPr>
          <w:trHeight w:val="285"/>
        </w:trPr>
        <w:tc>
          <w:tcPr>
            <w:tcW w:w="47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4674FD3" w14:textId="77777777" w:rsidR="00CF15A9" w:rsidRPr="00DD373F" w:rsidRDefault="00CF15A9" w:rsidP="00DD373F">
            <w:pPr>
              <w:spacing w:after="0" w:line="240" w:lineRule="auto"/>
              <w:rPr>
                <w:rFonts w:ascii="TH Sarabun New" w:hAnsi="TH Sarabun New" w:cs="TH Sarabun New"/>
                <w:sz w:val="30"/>
                <w:szCs w:val="30"/>
              </w:rPr>
            </w:pPr>
            <w:r w:rsidRPr="00DD373F">
              <w:rPr>
                <w:rFonts w:ascii="TH Sarabun New" w:hAnsi="TH Sarabun New" w:cs="TH Sarabun New"/>
                <w:sz w:val="30"/>
                <w:szCs w:val="30"/>
              </w:rPr>
              <w:t>2</w:t>
            </w:r>
            <w:r w:rsidRPr="00DD373F">
              <w:rPr>
                <w:rFonts w:ascii="TH Sarabun New" w:hAnsi="TH Sarabun New" w:cs="TH Sarabun New"/>
                <w:sz w:val="30"/>
                <w:szCs w:val="30"/>
                <w:cs/>
              </w:rPr>
              <w:t>. ความเหมาะสมในการแสดงหรือปรับปรุงข้อมูลผู้ใช้งาน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A6E3215" w14:textId="77777777" w:rsidR="00CF15A9" w:rsidRPr="00DD373F" w:rsidRDefault="00CF15A9" w:rsidP="006F5F1B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4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20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0844711" w14:textId="77777777" w:rsidR="00CF15A9" w:rsidRPr="00DD373F" w:rsidRDefault="00CF15A9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0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66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DA71F2F" w14:textId="77777777" w:rsidR="00CF15A9" w:rsidRPr="00DD373F" w:rsidRDefault="00CF15A9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มาก</w:t>
            </w:r>
          </w:p>
        </w:tc>
      </w:tr>
      <w:tr w:rsidR="00CF15A9" w:rsidRPr="003C6157" w14:paraId="12C36CE1" w14:textId="77777777" w:rsidTr="00DD373F">
        <w:trPr>
          <w:trHeight w:val="285"/>
        </w:trPr>
        <w:tc>
          <w:tcPr>
            <w:tcW w:w="47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DCF8B0A" w14:textId="77777777" w:rsidR="00CF15A9" w:rsidRPr="00DD373F" w:rsidRDefault="00CF15A9" w:rsidP="00DD373F">
            <w:pPr>
              <w:spacing w:after="0" w:line="240" w:lineRule="auto"/>
              <w:rPr>
                <w:rFonts w:ascii="TH Sarabun New" w:hAnsi="TH Sarabun New" w:cs="TH Sarabun New"/>
                <w:sz w:val="30"/>
                <w:szCs w:val="30"/>
              </w:rPr>
            </w:pPr>
            <w:r w:rsidRPr="00DD373F">
              <w:rPr>
                <w:rFonts w:ascii="TH Sarabun New" w:hAnsi="TH Sarabun New" w:cs="TH Sarabun New"/>
                <w:sz w:val="30"/>
                <w:szCs w:val="30"/>
              </w:rPr>
              <w:t>3</w:t>
            </w:r>
            <w:r w:rsidRPr="00DD373F">
              <w:rPr>
                <w:rFonts w:ascii="TH Sarabun New" w:hAnsi="TH Sarabun New" w:cs="TH Sarabun New"/>
                <w:sz w:val="30"/>
                <w:szCs w:val="30"/>
                <w:cs/>
              </w:rPr>
              <w:t>. ความเหมาะสมในการแสดงรายงานข้อมูลการใช้งาน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15C06C" w14:textId="77777777" w:rsidR="00CF15A9" w:rsidRPr="00DD373F" w:rsidRDefault="00CF15A9" w:rsidP="006F5F1B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3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93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83B524" w14:textId="77777777" w:rsidR="00CF15A9" w:rsidRPr="00DD373F" w:rsidRDefault="00CF15A9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0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64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911F9" w14:textId="77777777" w:rsidR="00CF15A9" w:rsidRPr="00DD373F" w:rsidRDefault="00CF15A9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มาก</w:t>
            </w:r>
          </w:p>
        </w:tc>
      </w:tr>
      <w:tr w:rsidR="00CF15A9" w:rsidRPr="003C6157" w14:paraId="334C252E" w14:textId="77777777" w:rsidTr="00DD373F">
        <w:trPr>
          <w:trHeight w:val="285"/>
        </w:trPr>
        <w:tc>
          <w:tcPr>
            <w:tcW w:w="47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E34AB08" w14:textId="77777777" w:rsidR="00CF15A9" w:rsidRPr="00DD373F" w:rsidRDefault="00CF15A9" w:rsidP="00DD373F">
            <w:pPr>
              <w:spacing w:after="0" w:line="240" w:lineRule="auto"/>
              <w:rPr>
                <w:rFonts w:ascii="TH Sarabun New" w:hAnsi="TH Sarabun New" w:cs="TH Sarabun New"/>
                <w:sz w:val="30"/>
                <w:szCs w:val="30"/>
              </w:rPr>
            </w:pPr>
            <w:r w:rsidRPr="00DD373F">
              <w:rPr>
                <w:rFonts w:ascii="TH Sarabun New" w:hAnsi="TH Sarabun New" w:cs="TH Sarabun New"/>
                <w:sz w:val="30"/>
                <w:szCs w:val="30"/>
              </w:rPr>
              <w:t>4</w:t>
            </w:r>
            <w:r w:rsidRPr="00DD373F">
              <w:rPr>
                <w:rFonts w:ascii="TH Sarabun New" w:hAnsi="TH Sarabun New" w:cs="TH Sarabun New"/>
                <w:sz w:val="30"/>
                <w:szCs w:val="30"/>
                <w:cs/>
              </w:rPr>
              <w:t>. ความเหมาะสมในการแจ้งปัญหาการใช้งาน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92540E" w14:textId="77777777" w:rsidR="00CF15A9" w:rsidRPr="00DD373F" w:rsidRDefault="00CF15A9" w:rsidP="006F5F1B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4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47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AF8A8F" w14:textId="77777777" w:rsidR="00CF15A9" w:rsidRPr="00DD373F" w:rsidRDefault="00CF15A9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0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51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351F6" w14:textId="77777777" w:rsidR="00CF15A9" w:rsidRPr="00DD373F" w:rsidRDefault="00CF15A9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มาก</w:t>
            </w:r>
          </w:p>
        </w:tc>
      </w:tr>
      <w:tr w:rsidR="00CF15A9" w:rsidRPr="003C6157" w14:paraId="03AAABBB" w14:textId="77777777" w:rsidTr="00DD373F">
        <w:trPr>
          <w:trHeight w:val="285"/>
        </w:trPr>
        <w:tc>
          <w:tcPr>
            <w:tcW w:w="47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B3B3540" w14:textId="77777777" w:rsidR="00CF15A9" w:rsidRPr="00DD373F" w:rsidRDefault="00CF15A9" w:rsidP="00DD373F">
            <w:pPr>
              <w:spacing w:after="0" w:line="240" w:lineRule="auto"/>
              <w:rPr>
                <w:rFonts w:ascii="TH Sarabun New" w:hAnsi="TH Sarabun New" w:cs="TH Sarabun New"/>
                <w:sz w:val="30"/>
                <w:szCs w:val="30"/>
              </w:rPr>
            </w:pPr>
            <w:r w:rsidRPr="00DD373F">
              <w:rPr>
                <w:rFonts w:ascii="TH Sarabun New" w:hAnsi="TH Sarabun New" w:cs="TH Sarabun New"/>
                <w:sz w:val="30"/>
                <w:szCs w:val="30"/>
              </w:rPr>
              <w:t>5</w:t>
            </w:r>
            <w:r w:rsidRPr="00DD373F">
              <w:rPr>
                <w:rFonts w:ascii="TH Sarabun New" w:hAnsi="TH Sarabun New" w:cs="TH Sarabun New"/>
                <w:sz w:val="30"/>
                <w:szCs w:val="30"/>
                <w:cs/>
              </w:rPr>
              <w:t>. ระบบแชทบอทมีความเป็นมิตรและง่ายต่อการใช้งาน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767C10" w14:textId="77777777" w:rsidR="00CF15A9" w:rsidRPr="00DD373F" w:rsidRDefault="00CF15A9" w:rsidP="006F5F1B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4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40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26B45" w14:textId="77777777" w:rsidR="00CF15A9" w:rsidRPr="00DD373F" w:rsidRDefault="00CF15A9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0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50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A20D8" w14:textId="77777777" w:rsidR="00CF15A9" w:rsidRPr="00DD373F" w:rsidRDefault="00CF15A9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มาก</w:t>
            </w:r>
          </w:p>
        </w:tc>
      </w:tr>
      <w:tr w:rsidR="0056077E" w:rsidRPr="003C6157" w14:paraId="086798AF" w14:textId="77777777" w:rsidTr="00DD373F">
        <w:trPr>
          <w:trHeight w:val="285"/>
        </w:trPr>
        <w:tc>
          <w:tcPr>
            <w:tcW w:w="47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ACD52" w14:textId="77777777" w:rsidR="0056077E" w:rsidRPr="00DD373F" w:rsidRDefault="007D4CE4" w:rsidP="006F5F1B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โดย</w:t>
            </w:r>
            <w:r w:rsidR="0056077E"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รวม</w:t>
            </w:r>
          </w:p>
        </w:tc>
        <w:tc>
          <w:tcPr>
            <w:tcW w:w="7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F398F4" w14:textId="77777777" w:rsidR="0056077E" w:rsidRPr="00DD373F" w:rsidRDefault="0056077E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4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27</w:t>
            </w:r>
          </w:p>
        </w:tc>
        <w:tc>
          <w:tcPr>
            <w:tcW w:w="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3FC480" w14:textId="77777777" w:rsidR="0056077E" w:rsidRPr="00DD373F" w:rsidRDefault="0056077E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0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.</w:t>
            </w: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  <w:t>59</w:t>
            </w:r>
          </w:p>
        </w:tc>
        <w:tc>
          <w:tcPr>
            <w:tcW w:w="12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621FB8" w14:textId="77777777" w:rsidR="0056077E" w:rsidRPr="00DD373F" w:rsidRDefault="0056077E" w:rsidP="003C6157">
            <w:pPr>
              <w:spacing w:after="0" w:line="240" w:lineRule="auto"/>
              <w:jc w:val="center"/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</w:rPr>
            </w:pPr>
            <w:r w:rsidRPr="00DD373F">
              <w:rPr>
                <w:rFonts w:ascii="TH Sarabun New" w:eastAsia="Times New Roman" w:hAnsi="TH Sarabun New" w:cs="TH Sarabun New"/>
                <w:color w:val="000000"/>
                <w:sz w:val="30"/>
                <w:szCs w:val="30"/>
                <w:cs/>
              </w:rPr>
              <w:t>มาก</w:t>
            </w:r>
          </w:p>
        </w:tc>
      </w:tr>
    </w:tbl>
    <w:p w14:paraId="2A51E8D1" w14:textId="77777777" w:rsidR="00CC0943" w:rsidRDefault="00CC0943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eastAsia="zh-CN"/>
        </w:rPr>
      </w:pPr>
    </w:p>
    <w:p w14:paraId="0E2D33C6" w14:textId="23D86B0E" w:rsidR="005D6C79" w:rsidRPr="005D6C79" w:rsidRDefault="005D6C79" w:rsidP="006F5F1B">
      <w:pPr>
        <w:spacing w:after="0" w:line="240" w:lineRule="auto"/>
        <w:jc w:val="thaiDistribute"/>
        <w:rPr>
          <w:rFonts w:ascii="TH Sarabun New" w:eastAsia="SimSun" w:hAnsi="TH Sarabun New" w:cs="TH Sarabun New"/>
          <w:b/>
          <w:bCs/>
          <w:sz w:val="32"/>
          <w:szCs w:val="32"/>
          <w:lang w:eastAsia="zh-CN"/>
        </w:rPr>
      </w:pPr>
      <w:r w:rsidRPr="005D6C79">
        <w:rPr>
          <w:rFonts w:ascii="TH Sarabun New" w:eastAsia="SimSun" w:hAnsi="TH Sarabun New" w:cs="TH Sarabun New"/>
          <w:b/>
          <w:bCs/>
          <w:sz w:val="32"/>
          <w:szCs w:val="32"/>
          <w:cs/>
          <w:lang w:eastAsia="zh-CN"/>
        </w:rPr>
        <w:t>การอภิปรายผลการวิจัย</w:t>
      </w:r>
    </w:p>
    <w:p w14:paraId="7727DF49" w14:textId="0B2A4417" w:rsidR="00E745C8" w:rsidRPr="0055073F" w:rsidRDefault="00CF5E2C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cs/>
          <w:lang w:eastAsia="zh-CN"/>
        </w:rPr>
      </w:pPr>
      <w:r>
        <w:rPr>
          <w:rFonts w:ascii="TH Sarabun New" w:eastAsia="SimSun" w:hAnsi="TH Sarabun New" w:cs="TH Sarabun New"/>
          <w:sz w:val="32"/>
          <w:szCs w:val="32"/>
          <w:lang w:eastAsia="zh-CN"/>
        </w:rPr>
        <w:tab/>
      </w:r>
      <w:r w:rsidR="00231919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การพัฒนาระบบ</w:t>
      </w:r>
      <w:r w:rsidR="00022CC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แชทบอทให้บริการด้านเครือข่ายในครั้งนี้</w:t>
      </w:r>
      <w:r w:rsidR="00231919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022CC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มีการประยุกต์ใช้เทคโนโลยีที่หลากหลาย</w:t>
      </w:r>
      <w:r w:rsidR="007E482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ทั้ง</w:t>
      </w:r>
      <w:r w:rsidR="00E0075C">
        <w:rPr>
          <w:rFonts w:ascii="TH Sarabun New" w:hAnsi="TH Sarabun New" w:cs="TH Sarabun New" w:hint="cs"/>
          <w:sz w:val="32"/>
          <w:szCs w:val="32"/>
          <w:cs/>
        </w:rPr>
        <w:t xml:space="preserve">ไดอะล็อกโฟลว์ </w:t>
      </w:r>
      <w:r w:rsidR="007E482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และ </w:t>
      </w:r>
      <w:r w:rsidR="007E482A">
        <w:rPr>
          <w:rFonts w:ascii="TH Sarabun New" w:eastAsia="SimSun" w:hAnsi="TH Sarabun New" w:cs="TH Sarabun New"/>
          <w:sz w:val="32"/>
          <w:szCs w:val="32"/>
          <w:lang w:eastAsia="zh-CN"/>
        </w:rPr>
        <w:t>Line</w:t>
      </w:r>
      <w:r w:rsidR="004F059D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API </w:t>
      </w:r>
      <w:r w:rsidR="004F059D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ต่าง</w:t>
      </w:r>
      <w:r w:rsidR="00CE4CD6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4F059D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ๆ </w:t>
      </w:r>
      <w:r w:rsidR="00022CC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เพื่อสร้างระบบที่สอดประสานการทำงานให้เข้ากัน</w:t>
      </w:r>
      <w:r w:rsidR="004F059D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022CC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เพื่อให้ผู้ใช้งานระบบสามารถใช้งานได้ง่าย </w:t>
      </w:r>
      <w:r w:rsidR="00FB358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ทั้งนี้ผลการประเมินความพึงพอใจการใช้งานแชทบอทอยู่ในระดับมากซึ่งเป็นไปในทิศทางเดียวกับ</w:t>
      </w:r>
      <w:r w:rsidR="00FB358F" w:rsidRPr="0055073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งานวิจัย</w:t>
      </w:r>
      <w:r w:rsidR="00FB358F" w:rsidRPr="00B24E5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 xml:space="preserve">การตลาดออนไลน์และบริการลูกค้าด้วยแชทบอท กรณีศึกษา: การใช้ </w:t>
      </w:r>
      <w:proofErr w:type="spellStart"/>
      <w:r w:rsidR="00FB358F" w:rsidRPr="00B24E57">
        <w:rPr>
          <w:rFonts w:ascii="TH Sarabun New" w:eastAsia="SimSun" w:hAnsi="TH Sarabun New" w:cs="TH Sarabun New"/>
          <w:sz w:val="32"/>
          <w:szCs w:val="32"/>
          <w:lang w:eastAsia="zh-CN"/>
        </w:rPr>
        <w:t>Chatfuel</w:t>
      </w:r>
      <w:proofErr w:type="spellEnd"/>
      <w:r w:rsidR="00FB358F" w:rsidRPr="00B24E57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</w:t>
      </w:r>
      <w:r w:rsidR="00FB358F" w:rsidRPr="00B24E57">
        <w:rPr>
          <w:rFonts w:ascii="TH Sarabun New" w:eastAsia="SimSun" w:hAnsi="TH Sarabun New" w:cs="TH Sarabun New"/>
          <w:sz w:val="32"/>
          <w:szCs w:val="32"/>
          <w:cs/>
          <w:lang w:eastAsia="zh-CN"/>
        </w:rPr>
        <w:t>ปฏิสัมพันธ์กับลูกค้าผ่านเมสเซนเจอร์</w:t>
      </w:r>
      <w:r w:rsidR="00FB358F">
        <w:rPr>
          <w:rFonts w:ascii="TH Sarabun New" w:eastAsia="SimSun" w:hAnsi="TH Sarabun New" w:cs="TH Sarabun New"/>
          <w:sz w:val="32"/>
          <w:szCs w:val="32"/>
          <w:lang w:eastAsia="zh-CN"/>
        </w:rPr>
        <w:t xml:space="preserve"> [</w:t>
      </w:r>
      <w:r w:rsidR="00FB358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6</w:t>
      </w:r>
      <w:r w:rsidR="00FB358F">
        <w:rPr>
          <w:rFonts w:ascii="TH Sarabun New" w:eastAsia="SimSun" w:hAnsi="TH Sarabun New" w:cs="TH Sarabun New"/>
          <w:sz w:val="32"/>
          <w:szCs w:val="32"/>
          <w:lang w:eastAsia="zh-CN"/>
        </w:rPr>
        <w:t>]</w:t>
      </w:r>
      <w:r w:rsidR="00FB358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  <w:r w:rsidR="002A29B5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อย่างไรก็ตาม</w:t>
      </w:r>
      <w:r w:rsidR="00FB358F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การใช้งานแชทบอทยังมีข้อจำกัดเฉพาะบนสมาร์ทโฟนเท่านั้น ไม่สามารถใช้งานบางเมนูสำหรับไลน์บนเครื่องคอมพิวเตอร์ได้  นอกจากนี้ในการสนทนากับผู้ใช้ยังจำกัดเฉพาะหัวข้อหรือข้อความที่ผู้วิจัยได้กำหนดให้กับโปรแกรมทำให้ไม่สามารถตอบคำถามผู้ใช้ในเรื่องอื่น ๆ ที่อาจจะเกี่ยวข้องกันได้</w:t>
      </w:r>
      <w:r w:rsidR="007F79DA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 </w:t>
      </w:r>
    </w:p>
    <w:p w14:paraId="4FADE1BD" w14:textId="77777777" w:rsidR="008B715B" w:rsidRPr="009E53C4" w:rsidRDefault="008B715B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16"/>
          <w:szCs w:val="16"/>
          <w:lang w:eastAsia="zh-CN"/>
        </w:rPr>
      </w:pPr>
    </w:p>
    <w:p w14:paraId="5CB9F0FE" w14:textId="77777777" w:rsidR="005D6C79" w:rsidRPr="005D6C79" w:rsidRDefault="005D6C79" w:rsidP="006F5F1B">
      <w:pPr>
        <w:spacing w:after="0" w:line="240" w:lineRule="auto"/>
        <w:jc w:val="thaiDistribute"/>
        <w:rPr>
          <w:rFonts w:ascii="TH Sarabun New" w:eastAsia="SimSun" w:hAnsi="TH Sarabun New" w:cs="TH Sarabun New"/>
          <w:b/>
          <w:bCs/>
          <w:sz w:val="32"/>
          <w:szCs w:val="32"/>
          <w:lang w:eastAsia="zh-CN"/>
        </w:rPr>
      </w:pPr>
      <w:r w:rsidRPr="005D6C79">
        <w:rPr>
          <w:rFonts w:ascii="TH Sarabun New" w:eastAsia="SimSun" w:hAnsi="TH Sarabun New" w:cs="TH Sarabun New"/>
          <w:b/>
          <w:bCs/>
          <w:sz w:val="32"/>
          <w:szCs w:val="32"/>
          <w:cs/>
          <w:lang w:eastAsia="zh-CN"/>
        </w:rPr>
        <w:lastRenderedPageBreak/>
        <w:t>ข้อเสนอแนะจากการวิจัย</w:t>
      </w:r>
    </w:p>
    <w:p w14:paraId="645F183D" w14:textId="6F82E5D1" w:rsidR="00AF7341" w:rsidRDefault="005D6C79" w:rsidP="00DD373F">
      <w:pPr>
        <w:spacing w:after="0" w:line="240" w:lineRule="auto"/>
        <w:ind w:firstLine="709"/>
        <w:jc w:val="thaiDistribute"/>
        <w:rPr>
          <w:rFonts w:ascii="TH Sarabun New" w:eastAsia="Times New Roman" w:hAnsi="TH Sarabun New" w:cs="TH Sarabun New"/>
          <w:color w:val="000000"/>
          <w:sz w:val="32"/>
          <w:szCs w:val="32"/>
        </w:rPr>
      </w:pPr>
      <w:r w:rsidRPr="005D6C79">
        <w:rPr>
          <w:rFonts w:ascii="TH Sarabun New" w:eastAsia="SimSun" w:hAnsi="TH Sarabun New" w:cs="TH Sarabun New"/>
          <w:sz w:val="32"/>
          <w:szCs w:val="32"/>
          <w:cs/>
          <w:lang w:eastAsia="zh-CN"/>
        </w:rPr>
        <w:tab/>
      </w:r>
      <w:r w:rsidR="00AF7341"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 xml:space="preserve">1. </w:t>
      </w:r>
      <w:r w:rsidR="00AF7341">
        <w:rPr>
          <w:rFonts w:ascii="TH Sarabun New" w:eastAsia="Times New Roman" w:hAnsi="TH Sarabun New" w:cs="TH Sarabun New" w:hint="cs"/>
          <w:color w:val="000000"/>
          <w:sz w:val="32"/>
          <w:szCs w:val="32"/>
          <w:cs/>
        </w:rPr>
        <w:t>ควรปรับปรุง</w:t>
      </w:r>
      <w:r w:rsidR="00666BDA">
        <w:rPr>
          <w:rFonts w:ascii="TH Sarabun New" w:eastAsia="Times New Roman" w:hAnsi="TH Sarabun New" w:cs="TH Sarabun New" w:hint="cs"/>
          <w:color w:val="000000"/>
          <w:sz w:val="32"/>
          <w:szCs w:val="32"/>
          <w:cs/>
        </w:rPr>
        <w:t xml:space="preserve">รูปแบบรายงานผลให้สอดคล้องต่อความต้องการของผู้ใช้งาน </w:t>
      </w:r>
    </w:p>
    <w:p w14:paraId="21256722" w14:textId="6EC9DE6F" w:rsidR="008E4963" w:rsidRDefault="00AF7341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val="en-GB" w:eastAsia="zh-CN"/>
        </w:rPr>
      </w:pPr>
      <w:r>
        <w:rPr>
          <w:rFonts w:ascii="TH Sarabun New" w:eastAsia="SimSun" w:hAnsi="TH Sarabun New" w:cs="TH Sarabun New" w:hint="cs"/>
          <w:sz w:val="32"/>
          <w:szCs w:val="32"/>
          <w:cs/>
          <w:lang w:eastAsia="zh-CN"/>
        </w:rPr>
        <w:t>2</w:t>
      </w:r>
      <w:r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. </w:t>
      </w:r>
      <w:r w:rsidR="00997542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ควรเพิ่มการ</w:t>
      </w:r>
      <w:r w:rsidR="001559E1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ให้บริการ</w:t>
      </w:r>
      <w:r w:rsidR="00997542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ด้านอื่น</w:t>
      </w:r>
      <w:r w:rsidR="00CE4CD6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 </w:t>
      </w:r>
      <w:r w:rsidR="00997542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ๆ </w:t>
      </w:r>
      <w:r w:rsidR="001559E1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ของ</w:t>
      </w:r>
      <w:r w:rsidR="00CA22DE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ศูนย์พัฒนาระบบเครือข่ายคอมพิวเตอร์ </w:t>
      </w:r>
      <w:r w:rsidR="001559E1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เพื่อ</w:t>
      </w:r>
      <w:r w:rsidR="007C1FE3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ให้</w:t>
      </w:r>
      <w:r w:rsidR="00666BDA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การ</w:t>
      </w:r>
      <w:r w:rsidR="001559E1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บริการมีประสิทธิภาพ</w:t>
      </w:r>
      <w:r w:rsidR="00666BDA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มากที่สุด</w:t>
      </w:r>
    </w:p>
    <w:p w14:paraId="2F31BF71" w14:textId="1BC07CA2" w:rsidR="005D6C79" w:rsidRPr="008B06D2" w:rsidRDefault="008E4963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32"/>
          <w:szCs w:val="32"/>
          <w:lang w:val="en-GB" w:eastAsia="zh-CN"/>
        </w:rPr>
      </w:pPr>
      <w:r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 xml:space="preserve">3. </w:t>
      </w:r>
      <w:r w:rsidR="00785DFC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ควรพัฒนา</w:t>
      </w:r>
      <w:r w:rsidR="0018678E">
        <w:rPr>
          <w:rFonts w:ascii="TH Sarabun New" w:eastAsia="SimSun" w:hAnsi="TH Sarabun New" w:cs="TH Sarabun New" w:hint="cs"/>
          <w:sz w:val="32"/>
          <w:szCs w:val="32"/>
          <w:cs/>
          <w:lang w:val="en-GB" w:eastAsia="zh-CN"/>
        </w:rPr>
        <w:t>เครื่องมือช่วยตรวจสอบสถานะการทำงานของระบบและอุปกรณ์ในระบบเครือข่าย เพื่อช่วยให้ผู้ดูแลระบบสามารถแก้ไขปัญหาได้อย่างมีประสิทธิภาพ</w:t>
      </w:r>
      <w:r w:rsidR="00CA22DE">
        <w:rPr>
          <w:rFonts w:ascii="TH Sarabun New" w:eastAsia="SimSun" w:hAnsi="TH Sarabun New" w:cs="TH Sarabun New"/>
          <w:sz w:val="32"/>
          <w:szCs w:val="32"/>
          <w:cs/>
          <w:lang w:val="en-GB" w:eastAsia="zh-CN"/>
        </w:rPr>
        <w:t xml:space="preserve"> </w:t>
      </w:r>
    </w:p>
    <w:p w14:paraId="228A1F61" w14:textId="77777777" w:rsidR="00FF41B2" w:rsidRPr="00997542" w:rsidRDefault="00FF41B2" w:rsidP="00DD373F">
      <w:pPr>
        <w:spacing w:after="0" w:line="240" w:lineRule="auto"/>
        <w:ind w:firstLine="709"/>
        <w:jc w:val="thaiDistribute"/>
        <w:rPr>
          <w:rFonts w:ascii="TH Sarabun New" w:eastAsia="SimSun" w:hAnsi="TH Sarabun New" w:cs="TH Sarabun New"/>
          <w:sz w:val="16"/>
          <w:szCs w:val="16"/>
          <w:lang w:eastAsia="zh-CN"/>
        </w:rPr>
      </w:pPr>
    </w:p>
    <w:p w14:paraId="27E29119" w14:textId="77777777" w:rsidR="005D6C79" w:rsidRDefault="005D6C79" w:rsidP="00DD373F">
      <w:pPr>
        <w:spacing w:after="0" w:line="240" w:lineRule="auto"/>
        <w:ind w:firstLine="709"/>
        <w:jc w:val="center"/>
        <w:rPr>
          <w:rFonts w:ascii="TH Sarabun New" w:eastAsia="SimSun" w:hAnsi="TH Sarabun New" w:cs="TH Sarabun New"/>
          <w:b/>
          <w:bCs/>
          <w:sz w:val="32"/>
          <w:szCs w:val="32"/>
          <w:lang w:eastAsia="zh-CN"/>
        </w:rPr>
      </w:pPr>
      <w:r w:rsidRPr="005D6C79">
        <w:rPr>
          <w:rFonts w:ascii="TH Sarabun New" w:eastAsia="SimSun" w:hAnsi="TH Sarabun New" w:cs="TH Sarabun New"/>
          <w:b/>
          <w:bCs/>
          <w:sz w:val="32"/>
          <w:szCs w:val="32"/>
          <w:cs/>
          <w:lang w:eastAsia="zh-CN"/>
        </w:rPr>
        <w:t>เอกสารอ้างอิง</w:t>
      </w:r>
    </w:p>
    <w:p w14:paraId="4C36F2D8" w14:textId="2B0C24A7" w:rsidR="008601D3" w:rsidRDefault="008601D3" w:rsidP="006F5F1B">
      <w:pPr>
        <w:spacing w:after="0" w:line="240" w:lineRule="auto"/>
        <w:ind w:left="360" w:hanging="36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[1] </w:t>
      </w:r>
      <w:r w:rsidR="0061537C" w:rsidRPr="0061537C">
        <w:rPr>
          <w:rFonts w:ascii="TH Sarabun New" w:hAnsi="TH Sarabun New" w:cs="TH Sarabun New"/>
          <w:sz w:val="32"/>
          <w:szCs w:val="32"/>
          <w:cs/>
        </w:rPr>
        <w:t>สำนักงานสถิติแห่งชาติ. (2561).</w:t>
      </w:r>
      <w:r w:rsidR="00D16053" w:rsidRPr="00D16053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D16053">
        <w:rPr>
          <w:rFonts w:ascii="TH Sarabun New" w:hAnsi="TH Sarabun New" w:cs="TH Sarabun New"/>
          <w:sz w:val="32"/>
          <w:szCs w:val="32"/>
          <w:cs/>
        </w:rPr>
        <w:t>[</w:t>
      </w:r>
      <w:r w:rsidR="00D16053">
        <w:rPr>
          <w:rFonts w:ascii="TH Sarabun New" w:hAnsi="TH Sarabun New" w:cs="TH Sarabun New" w:hint="cs"/>
          <w:sz w:val="32"/>
          <w:szCs w:val="32"/>
          <w:cs/>
        </w:rPr>
        <w:t>ออนไลน์</w:t>
      </w:r>
      <w:r w:rsidR="00D16053">
        <w:rPr>
          <w:rFonts w:ascii="TH Sarabun New" w:hAnsi="TH Sarabun New" w:cs="TH Sarabun New"/>
          <w:sz w:val="32"/>
          <w:szCs w:val="32"/>
          <w:cs/>
        </w:rPr>
        <w:t>].</w:t>
      </w:r>
      <w:r w:rsidR="0061537C" w:rsidRPr="0061537C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E60F87" w:rsidRPr="009E53C4">
        <w:rPr>
          <w:rFonts w:ascii="TH Sarabun New" w:hAnsi="TH Sarabun New" w:cs="TH Sarabun New"/>
          <w:b/>
          <w:bCs/>
          <w:sz w:val="32"/>
          <w:szCs w:val="32"/>
          <w:cs/>
        </w:rPr>
        <w:t>การ</w:t>
      </w:r>
      <w:r w:rsidR="0061537C" w:rsidRPr="009E53C4">
        <w:rPr>
          <w:rFonts w:ascii="TH Sarabun New" w:hAnsi="TH Sarabun New" w:cs="TH Sarabun New"/>
          <w:b/>
          <w:bCs/>
          <w:sz w:val="32"/>
          <w:szCs w:val="32"/>
          <w:cs/>
        </w:rPr>
        <w:t>สำรวจการมีการใช้เทคโนโลยีสารสนเทศและการสื่อสารในครัวเรือน พ.ศ. 2561 ไตรมาส 4</w:t>
      </w:r>
      <w:r w:rsidR="0061537C" w:rsidRPr="0061537C">
        <w:rPr>
          <w:rFonts w:ascii="TH Sarabun New" w:hAnsi="TH Sarabun New" w:cs="TH Sarabun New"/>
          <w:sz w:val="32"/>
          <w:szCs w:val="32"/>
          <w:cs/>
        </w:rPr>
        <w:t xml:space="preserve">. </w:t>
      </w:r>
      <w:r w:rsidR="00C8179F">
        <w:rPr>
          <w:rFonts w:ascii="TH Sarabun New" w:hAnsi="TH Sarabun New" w:cs="TH Sarabun New"/>
          <w:sz w:val="32"/>
          <w:szCs w:val="32"/>
          <w:cs/>
        </w:rPr>
        <w:t>[</w:t>
      </w:r>
      <w:r w:rsidR="00C8179F">
        <w:rPr>
          <w:rFonts w:ascii="TH Sarabun New" w:hAnsi="TH Sarabun New" w:cs="TH Sarabun New" w:hint="cs"/>
          <w:sz w:val="32"/>
          <w:szCs w:val="32"/>
          <w:cs/>
        </w:rPr>
        <w:t xml:space="preserve">สืบค้นเมื่อวันที่ </w:t>
      </w:r>
      <w:r w:rsidR="00C8179F">
        <w:rPr>
          <w:rFonts w:ascii="TH Sarabun New" w:hAnsi="TH Sarabun New" w:cs="TH Sarabun New"/>
          <w:sz w:val="32"/>
          <w:szCs w:val="32"/>
        </w:rPr>
        <w:t xml:space="preserve">4 </w:t>
      </w:r>
      <w:r w:rsidR="00C8179F">
        <w:rPr>
          <w:rFonts w:ascii="TH Sarabun New" w:hAnsi="TH Sarabun New" w:cs="TH Sarabun New" w:hint="cs"/>
          <w:sz w:val="32"/>
          <w:szCs w:val="32"/>
          <w:cs/>
        </w:rPr>
        <w:t xml:space="preserve">สิงหาคม </w:t>
      </w:r>
      <w:r w:rsidR="00C8179F">
        <w:rPr>
          <w:rFonts w:ascii="TH Sarabun New" w:hAnsi="TH Sarabun New" w:cs="TH Sarabun New"/>
          <w:sz w:val="32"/>
          <w:szCs w:val="32"/>
        </w:rPr>
        <w:t>2563</w:t>
      </w:r>
      <w:r w:rsidR="00C8179F">
        <w:rPr>
          <w:rFonts w:ascii="TH Sarabun New" w:hAnsi="TH Sarabun New" w:cs="TH Sarabun New"/>
          <w:sz w:val="32"/>
          <w:szCs w:val="32"/>
          <w:cs/>
        </w:rPr>
        <w:t xml:space="preserve">]. </w:t>
      </w:r>
      <w:r w:rsidR="00C8179F">
        <w:rPr>
          <w:rFonts w:ascii="TH Sarabun New" w:hAnsi="TH Sarabun New" w:cs="TH Sarabun New" w:hint="cs"/>
          <w:sz w:val="32"/>
          <w:szCs w:val="32"/>
          <w:cs/>
        </w:rPr>
        <w:t xml:space="preserve">จาก </w:t>
      </w:r>
      <w:r w:rsidR="0061537C" w:rsidRPr="0061537C">
        <w:rPr>
          <w:rFonts w:ascii="TH Sarabun New" w:hAnsi="TH Sarabun New" w:cs="TH Sarabun New"/>
          <w:sz w:val="32"/>
          <w:szCs w:val="32"/>
        </w:rPr>
        <w:t>http://www.nso.go.th/sites/</w:t>
      </w:r>
      <w:r w:rsidR="0061537C" w:rsidRPr="0061537C">
        <w:rPr>
          <w:rFonts w:ascii="TH Sarabun New" w:hAnsi="TH Sarabun New" w:cs="TH Sarabun New"/>
          <w:sz w:val="32"/>
          <w:szCs w:val="32"/>
          <w:cs/>
        </w:rPr>
        <w:t>2014/</w:t>
      </w:r>
      <w:proofErr w:type="spellStart"/>
      <w:r w:rsidR="0061537C" w:rsidRPr="0061537C">
        <w:rPr>
          <w:rFonts w:ascii="TH Sarabun New" w:hAnsi="TH Sarabun New" w:cs="TH Sarabun New"/>
          <w:sz w:val="32"/>
          <w:szCs w:val="32"/>
        </w:rPr>
        <w:t>DocLib</w:t>
      </w:r>
      <w:proofErr w:type="spellEnd"/>
      <w:r w:rsidR="0061537C" w:rsidRPr="0061537C">
        <w:rPr>
          <w:rFonts w:ascii="TH Sarabun New" w:hAnsi="TH Sarabun New" w:cs="TH Sarabun New"/>
          <w:sz w:val="32"/>
          <w:szCs w:val="32"/>
          <w:cs/>
        </w:rPr>
        <w:t>13/ด้าน</w:t>
      </w:r>
      <w:r w:rsidR="0061537C" w:rsidRPr="0061537C">
        <w:rPr>
          <w:rFonts w:ascii="TH Sarabun New" w:hAnsi="TH Sarabun New" w:cs="TH Sarabun New"/>
          <w:sz w:val="32"/>
          <w:szCs w:val="32"/>
        </w:rPr>
        <w:t>ICT/</w:t>
      </w:r>
      <w:r w:rsidR="0061537C" w:rsidRPr="0061537C">
        <w:rPr>
          <w:rFonts w:ascii="TH Sarabun New" w:hAnsi="TH Sarabun New" w:cs="TH Sarabun New"/>
          <w:sz w:val="32"/>
          <w:szCs w:val="32"/>
          <w:cs/>
        </w:rPr>
        <w:t>เทคโนโลยีในครัวเรือน/2561/</w:t>
      </w:r>
      <w:proofErr w:type="spellStart"/>
      <w:r w:rsidR="0061537C" w:rsidRPr="0061537C">
        <w:rPr>
          <w:rFonts w:ascii="TH Sarabun New" w:hAnsi="TH Sarabun New" w:cs="TH Sarabun New"/>
          <w:sz w:val="32"/>
          <w:szCs w:val="32"/>
        </w:rPr>
        <w:t>ict</w:t>
      </w:r>
      <w:proofErr w:type="spellEnd"/>
      <w:r w:rsidR="0061537C" w:rsidRPr="0061537C">
        <w:rPr>
          <w:rFonts w:ascii="TH Sarabun New" w:hAnsi="TH Sarabun New" w:cs="TH Sarabun New"/>
          <w:sz w:val="32"/>
          <w:szCs w:val="32"/>
          <w:cs/>
        </w:rPr>
        <w:t>61-</w:t>
      </w:r>
      <w:proofErr w:type="spellStart"/>
      <w:r w:rsidR="0061537C" w:rsidRPr="0061537C">
        <w:rPr>
          <w:rFonts w:ascii="TH Sarabun New" w:hAnsi="TH Sarabun New" w:cs="TH Sarabun New"/>
          <w:sz w:val="32"/>
          <w:szCs w:val="32"/>
        </w:rPr>
        <w:t>CompleteReport</w:t>
      </w:r>
      <w:proofErr w:type="spellEnd"/>
      <w:r w:rsidR="0061537C" w:rsidRPr="0061537C">
        <w:rPr>
          <w:rFonts w:ascii="TH Sarabun New" w:hAnsi="TH Sarabun New" w:cs="TH Sarabun New"/>
          <w:sz w:val="32"/>
          <w:szCs w:val="32"/>
        </w:rPr>
        <w:t>-Q</w:t>
      </w:r>
      <w:r w:rsidR="0061537C" w:rsidRPr="0061537C">
        <w:rPr>
          <w:rFonts w:ascii="TH Sarabun New" w:hAnsi="TH Sarabun New" w:cs="TH Sarabun New"/>
          <w:sz w:val="32"/>
          <w:szCs w:val="32"/>
          <w:cs/>
        </w:rPr>
        <w:t>4.</w:t>
      </w:r>
      <w:r w:rsidR="0061537C" w:rsidRPr="0061537C">
        <w:rPr>
          <w:rFonts w:ascii="TH Sarabun New" w:hAnsi="TH Sarabun New" w:cs="TH Sarabun New"/>
          <w:sz w:val="32"/>
          <w:szCs w:val="32"/>
        </w:rPr>
        <w:t>pdf</w:t>
      </w:r>
      <w:r w:rsidR="00454E2D">
        <w:rPr>
          <w:rFonts w:ascii="TH Sarabun New" w:hAnsi="TH Sarabun New" w:cs="TH Sarabun New" w:hint="cs"/>
          <w:sz w:val="32"/>
          <w:szCs w:val="32"/>
          <w:cs/>
        </w:rPr>
        <w:t>.</w:t>
      </w:r>
    </w:p>
    <w:p w14:paraId="2B4DE531" w14:textId="43335310" w:rsidR="00E93EC3" w:rsidRPr="00E93EC3" w:rsidRDefault="00E93EC3" w:rsidP="003C6157">
      <w:pPr>
        <w:spacing w:after="0" w:line="240" w:lineRule="auto"/>
        <w:ind w:left="360" w:hanging="360"/>
        <w:rPr>
          <w:rFonts w:ascii="TH Sarabun New" w:hAnsi="TH Sarabun New" w:cs="TH Sarabun New"/>
          <w:sz w:val="32"/>
          <w:szCs w:val="32"/>
        </w:rPr>
      </w:pPr>
      <w:r w:rsidRPr="00E93EC3">
        <w:rPr>
          <w:rFonts w:ascii="TH Sarabun New" w:hAnsi="TH Sarabun New" w:cs="TH Sarabun New"/>
          <w:sz w:val="32"/>
          <w:szCs w:val="32"/>
          <w:cs/>
        </w:rPr>
        <w:t>[</w:t>
      </w:r>
      <w:r w:rsidR="008601D3">
        <w:rPr>
          <w:rFonts w:ascii="TH Sarabun New" w:hAnsi="TH Sarabun New" w:cs="TH Sarabun New" w:hint="cs"/>
          <w:sz w:val="32"/>
          <w:szCs w:val="32"/>
          <w:cs/>
        </w:rPr>
        <w:t>2</w:t>
      </w:r>
      <w:r w:rsidRPr="00E93EC3">
        <w:rPr>
          <w:rFonts w:ascii="TH Sarabun New" w:hAnsi="TH Sarabun New" w:cs="TH Sarabun New"/>
          <w:sz w:val="32"/>
          <w:szCs w:val="32"/>
          <w:cs/>
        </w:rPr>
        <w:t>] สำนักงานพัฒนาธุรกรรมทางอิเล็กทรอนิกส์ (สพธอ.). (</w:t>
      </w:r>
      <w:r w:rsidRPr="00E93EC3">
        <w:rPr>
          <w:rFonts w:ascii="TH Sarabun New" w:hAnsi="TH Sarabun New" w:cs="TH Sarabun New"/>
          <w:sz w:val="32"/>
          <w:szCs w:val="32"/>
        </w:rPr>
        <w:t>2563</w:t>
      </w:r>
      <w:r w:rsidRPr="00E93EC3">
        <w:rPr>
          <w:rFonts w:ascii="TH Sarabun New" w:hAnsi="TH Sarabun New" w:cs="TH Sarabun New"/>
          <w:sz w:val="32"/>
          <w:szCs w:val="32"/>
          <w:cs/>
        </w:rPr>
        <w:t>)</w:t>
      </w:r>
      <w:r w:rsidR="00CA60A1">
        <w:rPr>
          <w:rFonts w:ascii="TH Sarabun New" w:hAnsi="TH Sarabun New" w:cs="TH Sarabun New"/>
          <w:sz w:val="32"/>
          <w:szCs w:val="32"/>
          <w:cs/>
        </w:rPr>
        <w:t>. [</w:t>
      </w:r>
      <w:r w:rsidR="00CA60A1">
        <w:rPr>
          <w:rFonts w:ascii="TH Sarabun New" w:hAnsi="TH Sarabun New" w:cs="TH Sarabun New" w:hint="cs"/>
          <w:sz w:val="32"/>
          <w:szCs w:val="32"/>
          <w:cs/>
        </w:rPr>
        <w:t>ออนไลน์</w:t>
      </w:r>
      <w:r w:rsidR="00CA60A1">
        <w:rPr>
          <w:rFonts w:ascii="TH Sarabun New" w:hAnsi="TH Sarabun New" w:cs="TH Sarabun New"/>
          <w:sz w:val="32"/>
          <w:szCs w:val="32"/>
          <w:cs/>
        </w:rPr>
        <w:t>]</w:t>
      </w:r>
      <w:r w:rsidRPr="00E93EC3">
        <w:rPr>
          <w:rFonts w:ascii="TH Sarabun New" w:hAnsi="TH Sarabun New" w:cs="TH Sarabun New"/>
          <w:sz w:val="32"/>
          <w:szCs w:val="32"/>
          <w:cs/>
        </w:rPr>
        <w:t xml:space="preserve">. </w:t>
      </w:r>
      <w:r w:rsidRPr="00CA60A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รายงานผลการสำรวจพฤติกรรมผู้ใช้อินเทอร์เน็ตในประเทศไทย ปี </w:t>
      </w:r>
      <w:r w:rsidRPr="00CA60A1">
        <w:rPr>
          <w:rFonts w:ascii="TH Sarabun New" w:hAnsi="TH Sarabun New" w:cs="TH Sarabun New"/>
          <w:b/>
          <w:bCs/>
          <w:sz w:val="32"/>
          <w:szCs w:val="32"/>
        </w:rPr>
        <w:t>2562</w:t>
      </w:r>
      <w:r w:rsidRPr="00E93EC3">
        <w:rPr>
          <w:rFonts w:ascii="TH Sarabun New" w:hAnsi="TH Sarabun New" w:cs="TH Sarabun New"/>
          <w:sz w:val="32"/>
          <w:szCs w:val="32"/>
          <w:cs/>
        </w:rPr>
        <w:t xml:space="preserve">. </w:t>
      </w:r>
      <w:r w:rsidR="00CA60A1">
        <w:rPr>
          <w:rFonts w:ascii="TH Sarabun New" w:hAnsi="TH Sarabun New" w:cs="TH Sarabun New"/>
          <w:sz w:val="32"/>
          <w:szCs w:val="32"/>
          <w:cs/>
        </w:rPr>
        <w:t>[</w:t>
      </w:r>
      <w:r w:rsidR="00CA60A1">
        <w:rPr>
          <w:rFonts w:ascii="TH Sarabun New" w:hAnsi="TH Sarabun New" w:cs="TH Sarabun New" w:hint="cs"/>
          <w:sz w:val="32"/>
          <w:szCs w:val="32"/>
          <w:cs/>
        </w:rPr>
        <w:t xml:space="preserve">สืบค้นเมื่อวันที่ </w:t>
      </w:r>
      <w:r w:rsidR="00CA60A1">
        <w:rPr>
          <w:rFonts w:ascii="TH Sarabun New" w:hAnsi="TH Sarabun New" w:cs="TH Sarabun New"/>
          <w:sz w:val="32"/>
          <w:szCs w:val="32"/>
        </w:rPr>
        <w:t xml:space="preserve">4 </w:t>
      </w:r>
      <w:r w:rsidR="00CA60A1">
        <w:rPr>
          <w:rFonts w:ascii="TH Sarabun New" w:hAnsi="TH Sarabun New" w:cs="TH Sarabun New" w:hint="cs"/>
          <w:sz w:val="32"/>
          <w:szCs w:val="32"/>
          <w:cs/>
        </w:rPr>
        <w:t xml:space="preserve">สิงหาคม </w:t>
      </w:r>
      <w:r w:rsidR="00CA60A1">
        <w:rPr>
          <w:rFonts w:ascii="TH Sarabun New" w:hAnsi="TH Sarabun New" w:cs="TH Sarabun New"/>
          <w:sz w:val="32"/>
          <w:szCs w:val="32"/>
        </w:rPr>
        <w:t>2563</w:t>
      </w:r>
      <w:r w:rsidR="00CA60A1">
        <w:rPr>
          <w:rFonts w:ascii="TH Sarabun New" w:hAnsi="TH Sarabun New" w:cs="TH Sarabun New"/>
          <w:sz w:val="32"/>
          <w:szCs w:val="32"/>
          <w:cs/>
        </w:rPr>
        <w:t xml:space="preserve">]. </w:t>
      </w:r>
      <w:r w:rsidR="00CA60A1">
        <w:rPr>
          <w:rFonts w:ascii="TH Sarabun New" w:hAnsi="TH Sarabun New" w:cs="TH Sarabun New" w:hint="cs"/>
          <w:sz w:val="32"/>
          <w:szCs w:val="32"/>
          <w:cs/>
        </w:rPr>
        <w:t>จาก</w:t>
      </w:r>
      <w:r w:rsidR="0062027B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E93EC3">
        <w:rPr>
          <w:rFonts w:ascii="TH Sarabun New" w:hAnsi="TH Sarabun New" w:cs="TH Sarabun New"/>
          <w:sz w:val="32"/>
          <w:szCs w:val="32"/>
        </w:rPr>
        <w:t>https</w:t>
      </w:r>
      <w:r w:rsidRPr="00E93EC3">
        <w:rPr>
          <w:rFonts w:ascii="TH Sarabun New" w:hAnsi="TH Sarabun New" w:cs="TH Sarabun New"/>
          <w:sz w:val="32"/>
          <w:szCs w:val="32"/>
          <w:cs/>
        </w:rPr>
        <w:t>://</w:t>
      </w:r>
      <w:r w:rsidRPr="00E93EC3">
        <w:rPr>
          <w:rFonts w:ascii="TH Sarabun New" w:hAnsi="TH Sarabun New" w:cs="TH Sarabun New"/>
          <w:sz w:val="32"/>
          <w:szCs w:val="32"/>
        </w:rPr>
        <w:t>www</w:t>
      </w:r>
      <w:r w:rsidRPr="00E93EC3">
        <w:rPr>
          <w:rFonts w:ascii="TH Sarabun New" w:hAnsi="TH Sarabun New" w:cs="TH Sarabun New"/>
          <w:sz w:val="32"/>
          <w:szCs w:val="32"/>
          <w:cs/>
        </w:rPr>
        <w:t>.</w:t>
      </w:r>
      <w:proofErr w:type="spellStart"/>
      <w:r w:rsidRPr="00E93EC3">
        <w:rPr>
          <w:rFonts w:ascii="TH Sarabun New" w:hAnsi="TH Sarabun New" w:cs="TH Sarabun New"/>
          <w:sz w:val="32"/>
          <w:szCs w:val="32"/>
        </w:rPr>
        <w:t>etda</w:t>
      </w:r>
      <w:proofErr w:type="spellEnd"/>
      <w:r w:rsidRPr="00E93EC3">
        <w:rPr>
          <w:rFonts w:ascii="TH Sarabun New" w:hAnsi="TH Sarabun New" w:cs="TH Sarabun New"/>
          <w:sz w:val="32"/>
          <w:szCs w:val="32"/>
          <w:cs/>
        </w:rPr>
        <w:t>.</w:t>
      </w:r>
      <w:r w:rsidRPr="00E93EC3">
        <w:rPr>
          <w:rFonts w:ascii="TH Sarabun New" w:hAnsi="TH Sarabun New" w:cs="TH Sarabun New"/>
          <w:sz w:val="32"/>
          <w:szCs w:val="32"/>
        </w:rPr>
        <w:t>or</w:t>
      </w:r>
      <w:r w:rsidRPr="00E93EC3">
        <w:rPr>
          <w:rFonts w:ascii="TH Sarabun New" w:hAnsi="TH Sarabun New" w:cs="TH Sarabun New"/>
          <w:sz w:val="32"/>
          <w:szCs w:val="32"/>
          <w:cs/>
        </w:rPr>
        <w:t>.</w:t>
      </w:r>
      <w:proofErr w:type="spellStart"/>
      <w:r w:rsidRPr="00E93EC3">
        <w:rPr>
          <w:rFonts w:ascii="TH Sarabun New" w:hAnsi="TH Sarabun New" w:cs="TH Sarabun New"/>
          <w:sz w:val="32"/>
          <w:szCs w:val="32"/>
        </w:rPr>
        <w:t>th</w:t>
      </w:r>
      <w:proofErr w:type="spellEnd"/>
      <w:r w:rsidRPr="00E93EC3">
        <w:rPr>
          <w:rFonts w:ascii="TH Sarabun New" w:hAnsi="TH Sarabun New" w:cs="TH Sarabun New"/>
          <w:sz w:val="32"/>
          <w:szCs w:val="32"/>
          <w:cs/>
        </w:rPr>
        <w:t>/</w:t>
      </w:r>
      <w:r w:rsidRPr="00E93EC3">
        <w:rPr>
          <w:rFonts w:ascii="TH Sarabun New" w:hAnsi="TH Sarabun New" w:cs="TH Sarabun New"/>
          <w:sz w:val="32"/>
          <w:szCs w:val="32"/>
        </w:rPr>
        <w:t>publishing</w:t>
      </w:r>
      <w:r w:rsidRPr="00E93EC3">
        <w:rPr>
          <w:rFonts w:ascii="TH Sarabun New" w:hAnsi="TH Sarabun New" w:cs="TH Sarabun New"/>
          <w:sz w:val="32"/>
          <w:szCs w:val="32"/>
          <w:cs/>
        </w:rPr>
        <w:t>-</w:t>
      </w:r>
      <w:r w:rsidRPr="00E93EC3">
        <w:rPr>
          <w:rFonts w:ascii="TH Sarabun New" w:hAnsi="TH Sarabun New" w:cs="TH Sarabun New"/>
          <w:sz w:val="32"/>
          <w:szCs w:val="32"/>
        </w:rPr>
        <w:t>detail</w:t>
      </w:r>
      <w:r w:rsidRPr="00E93EC3">
        <w:rPr>
          <w:rFonts w:ascii="TH Sarabun New" w:hAnsi="TH Sarabun New" w:cs="TH Sarabun New"/>
          <w:sz w:val="32"/>
          <w:szCs w:val="32"/>
          <w:cs/>
        </w:rPr>
        <w:t>/</w:t>
      </w:r>
      <w:proofErr w:type="spellStart"/>
      <w:r w:rsidRPr="00E93EC3">
        <w:rPr>
          <w:rFonts w:ascii="TH Sarabun New" w:hAnsi="TH Sarabun New" w:cs="TH Sarabun New"/>
          <w:sz w:val="32"/>
          <w:szCs w:val="32"/>
        </w:rPr>
        <w:t>thailand</w:t>
      </w:r>
      <w:proofErr w:type="spellEnd"/>
      <w:r w:rsidRPr="00E93EC3">
        <w:rPr>
          <w:rFonts w:ascii="TH Sarabun New" w:hAnsi="TH Sarabun New" w:cs="TH Sarabun New"/>
          <w:sz w:val="32"/>
          <w:szCs w:val="32"/>
          <w:cs/>
        </w:rPr>
        <w:t>-</w:t>
      </w:r>
      <w:r w:rsidRPr="00E93EC3">
        <w:rPr>
          <w:rFonts w:ascii="TH Sarabun New" w:hAnsi="TH Sarabun New" w:cs="TH Sarabun New"/>
          <w:sz w:val="32"/>
          <w:szCs w:val="32"/>
        </w:rPr>
        <w:t>internet</w:t>
      </w:r>
      <w:r w:rsidRPr="00E93EC3">
        <w:rPr>
          <w:rFonts w:ascii="TH Sarabun New" w:hAnsi="TH Sarabun New" w:cs="TH Sarabun New"/>
          <w:sz w:val="32"/>
          <w:szCs w:val="32"/>
          <w:cs/>
        </w:rPr>
        <w:t>-</w:t>
      </w:r>
      <w:r w:rsidRPr="00E93EC3">
        <w:rPr>
          <w:rFonts w:ascii="TH Sarabun New" w:hAnsi="TH Sarabun New" w:cs="TH Sarabun New"/>
          <w:sz w:val="32"/>
          <w:szCs w:val="32"/>
        </w:rPr>
        <w:t>user</w:t>
      </w:r>
      <w:r w:rsidRPr="00E93EC3">
        <w:rPr>
          <w:rFonts w:ascii="TH Sarabun New" w:hAnsi="TH Sarabun New" w:cs="TH Sarabun New"/>
          <w:sz w:val="32"/>
          <w:szCs w:val="32"/>
          <w:cs/>
        </w:rPr>
        <w:t>-</w:t>
      </w:r>
      <w:r w:rsidRPr="00E93EC3">
        <w:rPr>
          <w:rFonts w:ascii="TH Sarabun New" w:hAnsi="TH Sarabun New" w:cs="TH Sarabun New"/>
          <w:sz w:val="32"/>
          <w:szCs w:val="32"/>
        </w:rPr>
        <w:t>behavior</w:t>
      </w:r>
      <w:r w:rsidRPr="00E93EC3">
        <w:rPr>
          <w:rFonts w:ascii="TH Sarabun New" w:hAnsi="TH Sarabun New" w:cs="TH Sarabun New"/>
          <w:sz w:val="32"/>
          <w:szCs w:val="32"/>
          <w:cs/>
        </w:rPr>
        <w:t>-</w:t>
      </w:r>
      <w:r w:rsidRPr="00E93EC3">
        <w:rPr>
          <w:rFonts w:ascii="TH Sarabun New" w:hAnsi="TH Sarabun New" w:cs="TH Sarabun New"/>
          <w:sz w:val="32"/>
          <w:szCs w:val="32"/>
        </w:rPr>
        <w:t>2019</w:t>
      </w:r>
      <w:r w:rsidRPr="00E93EC3">
        <w:rPr>
          <w:rFonts w:ascii="TH Sarabun New" w:hAnsi="TH Sarabun New" w:cs="TH Sarabun New"/>
          <w:sz w:val="32"/>
          <w:szCs w:val="32"/>
          <w:cs/>
        </w:rPr>
        <w:t>.</w:t>
      </w:r>
      <w:r w:rsidRPr="00E93EC3">
        <w:rPr>
          <w:rFonts w:ascii="TH Sarabun New" w:hAnsi="TH Sarabun New" w:cs="TH Sarabun New"/>
          <w:sz w:val="32"/>
          <w:szCs w:val="32"/>
        </w:rPr>
        <w:t>html</w:t>
      </w:r>
      <w:r w:rsidR="00CA60A1">
        <w:rPr>
          <w:rFonts w:ascii="TH Sarabun New" w:hAnsi="TH Sarabun New" w:cs="TH Sarabun New"/>
          <w:sz w:val="32"/>
          <w:szCs w:val="32"/>
          <w:cs/>
        </w:rPr>
        <w:t>.</w:t>
      </w:r>
    </w:p>
    <w:p w14:paraId="665E6137" w14:textId="5DC9DB75" w:rsidR="00E93EC3" w:rsidRDefault="00E93EC3">
      <w:pPr>
        <w:spacing w:after="0" w:line="240" w:lineRule="auto"/>
        <w:ind w:left="360" w:hanging="360"/>
        <w:rPr>
          <w:rFonts w:ascii="TH Sarabun New" w:hAnsi="TH Sarabun New" w:cs="TH Sarabun New"/>
          <w:sz w:val="32"/>
          <w:szCs w:val="32"/>
        </w:rPr>
      </w:pPr>
      <w:r w:rsidRPr="00E93EC3">
        <w:rPr>
          <w:rFonts w:ascii="TH Sarabun New" w:hAnsi="TH Sarabun New" w:cs="TH Sarabun New"/>
          <w:sz w:val="32"/>
          <w:szCs w:val="32"/>
          <w:cs/>
        </w:rPr>
        <w:t>[</w:t>
      </w:r>
      <w:r w:rsidR="008601D3">
        <w:rPr>
          <w:rFonts w:ascii="TH Sarabun New" w:hAnsi="TH Sarabun New" w:cs="TH Sarabun New" w:hint="cs"/>
          <w:sz w:val="32"/>
          <w:szCs w:val="32"/>
          <w:cs/>
        </w:rPr>
        <w:t>3</w:t>
      </w:r>
      <w:r w:rsidRPr="00E93EC3">
        <w:rPr>
          <w:rFonts w:ascii="TH Sarabun New" w:hAnsi="TH Sarabun New" w:cs="TH Sarabun New"/>
          <w:sz w:val="32"/>
          <w:szCs w:val="32"/>
          <w:cs/>
        </w:rPr>
        <w:t>] โอภาส เอี่ยมสิริวงศ์. (</w:t>
      </w:r>
      <w:r w:rsidRPr="00E93EC3">
        <w:rPr>
          <w:rFonts w:ascii="TH Sarabun New" w:hAnsi="TH Sarabun New" w:cs="TH Sarabun New"/>
          <w:sz w:val="32"/>
          <w:szCs w:val="32"/>
        </w:rPr>
        <w:t>2560</w:t>
      </w:r>
      <w:r w:rsidRPr="00E93EC3">
        <w:rPr>
          <w:rFonts w:ascii="TH Sarabun New" w:hAnsi="TH Sarabun New" w:cs="TH Sarabun New"/>
          <w:sz w:val="32"/>
          <w:szCs w:val="32"/>
          <w:cs/>
        </w:rPr>
        <w:t xml:space="preserve">). </w:t>
      </w:r>
      <w:r w:rsidRPr="004242D3">
        <w:rPr>
          <w:rFonts w:ascii="TH Sarabun New" w:hAnsi="TH Sarabun New" w:cs="TH Sarabun New"/>
          <w:b/>
          <w:bCs/>
          <w:sz w:val="32"/>
          <w:szCs w:val="32"/>
          <w:cs/>
        </w:rPr>
        <w:t>การวิเคราะห์และออกแบบระบบ (ฉบับปรับปรุงเพิ่มเติม)</w:t>
      </w:r>
      <w:r w:rsidRPr="00E93EC3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4242D3">
        <w:rPr>
          <w:rFonts w:ascii="TH Sarabun New" w:hAnsi="TH Sarabun New" w:cs="TH Sarabun New" w:hint="cs"/>
          <w:sz w:val="32"/>
          <w:szCs w:val="32"/>
          <w:cs/>
        </w:rPr>
        <w:t xml:space="preserve">พิมพ์ครั้งที่ </w:t>
      </w:r>
      <w:r w:rsidR="004242D3">
        <w:rPr>
          <w:rFonts w:ascii="TH Sarabun New" w:hAnsi="TH Sarabun New" w:cs="TH Sarabun New"/>
          <w:sz w:val="32"/>
          <w:szCs w:val="32"/>
        </w:rPr>
        <w:t>1</w:t>
      </w:r>
      <w:r w:rsidRPr="00E93EC3">
        <w:rPr>
          <w:rFonts w:ascii="TH Sarabun New" w:hAnsi="TH Sarabun New" w:cs="TH Sarabun New"/>
          <w:sz w:val="32"/>
          <w:szCs w:val="32"/>
          <w:cs/>
        </w:rPr>
        <w:t xml:space="preserve">. </w:t>
      </w:r>
      <w:r w:rsidR="004242D3">
        <w:rPr>
          <w:rFonts w:ascii="TH Sarabun New" w:hAnsi="TH Sarabun New" w:cs="TH Sarabun New" w:hint="cs"/>
          <w:sz w:val="32"/>
          <w:szCs w:val="32"/>
          <w:cs/>
        </w:rPr>
        <w:t>กรุงเทพมหานคร</w:t>
      </w:r>
      <w:r w:rsidR="004242D3">
        <w:rPr>
          <w:rFonts w:ascii="TH Sarabun New" w:hAnsi="TH Sarabun New" w:cs="TH Sarabun New"/>
          <w:sz w:val="32"/>
          <w:szCs w:val="32"/>
          <w:cs/>
        </w:rPr>
        <w:t xml:space="preserve">: </w:t>
      </w:r>
      <w:r w:rsidRPr="00E93EC3">
        <w:rPr>
          <w:rFonts w:ascii="TH Sarabun New" w:hAnsi="TH Sarabun New" w:cs="TH Sarabun New"/>
          <w:sz w:val="32"/>
          <w:szCs w:val="32"/>
          <w:cs/>
        </w:rPr>
        <w:t>ซีเอ็ดยูเคชั่น.</w:t>
      </w:r>
    </w:p>
    <w:p w14:paraId="05FD1DB4" w14:textId="52F50EA3" w:rsidR="007B5439" w:rsidRDefault="007B5439">
      <w:pPr>
        <w:spacing w:after="0" w:line="240" w:lineRule="auto"/>
        <w:ind w:left="360" w:hanging="36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>[</w:t>
      </w:r>
      <w:r w:rsidR="008601D3">
        <w:rPr>
          <w:rFonts w:ascii="TH Sarabun New" w:hAnsi="TH Sarabun New" w:cs="TH Sarabun New" w:hint="cs"/>
          <w:sz w:val="32"/>
          <w:szCs w:val="32"/>
          <w:cs/>
        </w:rPr>
        <w:t>4</w:t>
      </w:r>
      <w:r>
        <w:rPr>
          <w:rFonts w:ascii="TH Sarabun New" w:hAnsi="TH Sarabun New" w:cs="TH Sarabun New"/>
          <w:sz w:val="32"/>
          <w:szCs w:val="32"/>
        </w:rPr>
        <w:t xml:space="preserve">] </w:t>
      </w:r>
      <w:r w:rsidR="00F34D08" w:rsidRPr="00F34D08">
        <w:rPr>
          <w:rFonts w:ascii="TH Sarabun New" w:hAnsi="TH Sarabun New" w:cs="TH Sarabun New"/>
          <w:sz w:val="32"/>
          <w:szCs w:val="32"/>
        </w:rPr>
        <w:t xml:space="preserve">Na-Young Kim. (2562). </w:t>
      </w:r>
      <w:r w:rsidR="00F34D08" w:rsidRPr="00997542">
        <w:rPr>
          <w:rFonts w:ascii="TH Sarabun New" w:hAnsi="TH Sarabun New" w:cs="TH Sarabun New"/>
          <w:b/>
          <w:bCs/>
          <w:sz w:val="32"/>
          <w:szCs w:val="32"/>
        </w:rPr>
        <w:t>A Study on the Use of Artificial Intelligence Chatbots for Improving English Grammar Skills</w:t>
      </w:r>
      <w:r w:rsidR="00F34D08" w:rsidRPr="00F34D08">
        <w:rPr>
          <w:rFonts w:ascii="TH Sarabun New" w:hAnsi="TH Sarabun New" w:cs="TH Sarabun New"/>
          <w:sz w:val="32"/>
          <w:szCs w:val="32"/>
        </w:rPr>
        <w:t xml:space="preserve">. </w:t>
      </w:r>
      <w:proofErr w:type="spellStart"/>
      <w:r w:rsidR="00F34D08" w:rsidRPr="00997542">
        <w:rPr>
          <w:rFonts w:ascii="Malgun Gothic" w:eastAsia="Malgun Gothic" w:hAnsi="Malgun Gothic" w:cs="Malgun Gothic" w:hint="eastAsia"/>
          <w:sz w:val="18"/>
          <w:szCs w:val="18"/>
        </w:rPr>
        <w:t>영어</w:t>
      </w:r>
      <w:proofErr w:type="spellEnd"/>
      <w:r w:rsidR="00F34D08" w:rsidRPr="00997542">
        <w:rPr>
          <w:rFonts w:ascii="TH Sarabun New" w:hAnsi="TH Sarabun New" w:cs="TH Sarabun New"/>
          <w:sz w:val="18"/>
          <w:szCs w:val="18"/>
        </w:rPr>
        <w:t xml:space="preserve"> </w:t>
      </w:r>
      <w:proofErr w:type="spellStart"/>
      <w:r w:rsidR="00F34D08" w:rsidRPr="00997542">
        <w:rPr>
          <w:rFonts w:ascii="Malgun Gothic" w:eastAsia="Malgun Gothic" w:hAnsi="Malgun Gothic" w:cs="Malgun Gothic" w:hint="eastAsia"/>
          <w:sz w:val="18"/>
          <w:szCs w:val="18"/>
        </w:rPr>
        <w:t>문법</w:t>
      </w:r>
      <w:proofErr w:type="spellEnd"/>
      <w:r w:rsidR="00F34D08" w:rsidRPr="00997542">
        <w:rPr>
          <w:rFonts w:ascii="TH Sarabun New" w:hAnsi="TH Sarabun New" w:cs="TH Sarabun New"/>
          <w:sz w:val="18"/>
          <w:szCs w:val="18"/>
        </w:rPr>
        <w:t xml:space="preserve"> </w:t>
      </w:r>
      <w:proofErr w:type="spellStart"/>
      <w:r w:rsidR="00F34D08" w:rsidRPr="00997542">
        <w:rPr>
          <w:rFonts w:ascii="Malgun Gothic" w:eastAsia="Malgun Gothic" w:hAnsi="Malgun Gothic" w:cs="Malgun Gothic" w:hint="eastAsia"/>
          <w:sz w:val="18"/>
          <w:szCs w:val="18"/>
        </w:rPr>
        <w:t>실력</w:t>
      </w:r>
      <w:proofErr w:type="spellEnd"/>
      <w:r w:rsidR="00F34D08" w:rsidRPr="00997542">
        <w:rPr>
          <w:rFonts w:ascii="TH Sarabun New" w:hAnsi="TH Sarabun New" w:cs="TH Sarabun New"/>
          <w:sz w:val="18"/>
          <w:szCs w:val="18"/>
        </w:rPr>
        <w:t xml:space="preserve"> </w:t>
      </w:r>
      <w:proofErr w:type="spellStart"/>
      <w:r w:rsidR="00F34D08" w:rsidRPr="00997542">
        <w:rPr>
          <w:rFonts w:ascii="Malgun Gothic" w:eastAsia="Malgun Gothic" w:hAnsi="Malgun Gothic" w:cs="Malgun Gothic" w:hint="eastAsia"/>
          <w:sz w:val="18"/>
          <w:szCs w:val="18"/>
        </w:rPr>
        <w:t>향상을</w:t>
      </w:r>
      <w:proofErr w:type="spellEnd"/>
      <w:r w:rsidR="00F34D08" w:rsidRPr="00997542">
        <w:rPr>
          <w:rFonts w:ascii="TH Sarabun New" w:hAnsi="TH Sarabun New" w:cs="TH Sarabun New"/>
          <w:sz w:val="18"/>
          <w:szCs w:val="18"/>
        </w:rPr>
        <w:t xml:space="preserve"> </w:t>
      </w:r>
      <w:proofErr w:type="spellStart"/>
      <w:r w:rsidR="00F34D08" w:rsidRPr="00997542">
        <w:rPr>
          <w:rFonts w:ascii="Malgun Gothic" w:eastAsia="Malgun Gothic" w:hAnsi="Malgun Gothic" w:cs="Malgun Gothic" w:hint="eastAsia"/>
          <w:sz w:val="18"/>
          <w:szCs w:val="18"/>
        </w:rPr>
        <w:t>위한</w:t>
      </w:r>
      <w:proofErr w:type="spellEnd"/>
      <w:r w:rsidR="00F34D08" w:rsidRPr="00997542">
        <w:rPr>
          <w:rFonts w:ascii="TH Sarabun New" w:hAnsi="TH Sarabun New" w:cs="TH Sarabun New"/>
          <w:sz w:val="18"/>
          <w:szCs w:val="18"/>
        </w:rPr>
        <w:t xml:space="preserve"> </w:t>
      </w:r>
      <w:proofErr w:type="spellStart"/>
      <w:r w:rsidR="00F34D08" w:rsidRPr="00997542">
        <w:rPr>
          <w:rFonts w:ascii="Malgun Gothic" w:eastAsia="Malgun Gothic" w:hAnsi="Malgun Gothic" w:cs="Malgun Gothic" w:hint="eastAsia"/>
          <w:sz w:val="18"/>
          <w:szCs w:val="18"/>
        </w:rPr>
        <w:t>인공지능</w:t>
      </w:r>
      <w:proofErr w:type="spellEnd"/>
      <w:r w:rsidR="00F34D08" w:rsidRPr="00997542">
        <w:rPr>
          <w:rFonts w:ascii="TH Sarabun New" w:hAnsi="TH Sarabun New" w:cs="TH Sarabun New"/>
          <w:sz w:val="18"/>
          <w:szCs w:val="18"/>
        </w:rPr>
        <w:t xml:space="preserve"> </w:t>
      </w:r>
      <w:proofErr w:type="spellStart"/>
      <w:r w:rsidR="00F34D08" w:rsidRPr="00997542">
        <w:rPr>
          <w:rFonts w:ascii="Malgun Gothic" w:eastAsia="Malgun Gothic" w:hAnsi="Malgun Gothic" w:cs="Malgun Gothic" w:hint="eastAsia"/>
          <w:sz w:val="18"/>
          <w:szCs w:val="18"/>
        </w:rPr>
        <w:t>챗봇</w:t>
      </w:r>
      <w:proofErr w:type="spellEnd"/>
      <w:r w:rsidR="00F34D08" w:rsidRPr="00997542">
        <w:rPr>
          <w:rFonts w:ascii="TH Sarabun New" w:hAnsi="TH Sarabun New" w:cs="TH Sarabun New"/>
          <w:sz w:val="18"/>
          <w:szCs w:val="18"/>
        </w:rPr>
        <w:t xml:space="preserve"> </w:t>
      </w:r>
      <w:proofErr w:type="spellStart"/>
      <w:r w:rsidR="00F34D08" w:rsidRPr="00997542">
        <w:rPr>
          <w:rFonts w:ascii="Malgun Gothic" w:eastAsia="Malgun Gothic" w:hAnsi="Malgun Gothic" w:cs="Malgun Gothic" w:hint="eastAsia"/>
          <w:sz w:val="18"/>
          <w:szCs w:val="18"/>
        </w:rPr>
        <w:t>활용에</w:t>
      </w:r>
      <w:proofErr w:type="spellEnd"/>
      <w:r w:rsidR="00F34D08" w:rsidRPr="00997542">
        <w:rPr>
          <w:rFonts w:ascii="TH Sarabun New" w:hAnsi="TH Sarabun New" w:cs="TH Sarabun New"/>
          <w:sz w:val="18"/>
          <w:szCs w:val="18"/>
        </w:rPr>
        <w:t xml:space="preserve"> </w:t>
      </w:r>
      <w:proofErr w:type="spellStart"/>
      <w:r w:rsidR="00F34D08" w:rsidRPr="00997542">
        <w:rPr>
          <w:rFonts w:ascii="Malgun Gothic" w:eastAsia="Malgun Gothic" w:hAnsi="Malgun Gothic" w:cs="Malgun Gothic" w:hint="eastAsia"/>
          <w:sz w:val="18"/>
          <w:szCs w:val="18"/>
        </w:rPr>
        <w:t>관한</w:t>
      </w:r>
      <w:proofErr w:type="spellEnd"/>
      <w:r w:rsidR="00F34D08" w:rsidRPr="00997542">
        <w:rPr>
          <w:rFonts w:ascii="TH Sarabun New" w:hAnsi="TH Sarabun New" w:cs="TH Sarabun New"/>
          <w:sz w:val="18"/>
          <w:szCs w:val="18"/>
        </w:rPr>
        <w:t xml:space="preserve"> </w:t>
      </w:r>
      <w:proofErr w:type="spellStart"/>
      <w:r w:rsidR="00F34D08" w:rsidRPr="00997542">
        <w:rPr>
          <w:rFonts w:ascii="Malgun Gothic" w:eastAsia="Malgun Gothic" w:hAnsi="Malgun Gothic" w:cs="Malgun Gothic" w:hint="eastAsia"/>
          <w:sz w:val="18"/>
          <w:szCs w:val="18"/>
        </w:rPr>
        <w:t>연구</w:t>
      </w:r>
      <w:proofErr w:type="spellEnd"/>
      <w:r w:rsidR="00F34D08">
        <w:rPr>
          <w:rFonts w:ascii="TH Sarabun New" w:hAnsi="TH Sarabun New" w:cs="TH Sarabun New"/>
          <w:sz w:val="32"/>
          <w:szCs w:val="32"/>
        </w:rPr>
        <w:t>., 17(8), 37–46.</w:t>
      </w:r>
    </w:p>
    <w:p w14:paraId="3D5D388B" w14:textId="004E92D6" w:rsidR="005E6D4E" w:rsidRPr="00E93EC3" w:rsidRDefault="005E6D4E">
      <w:pPr>
        <w:spacing w:after="0" w:line="240" w:lineRule="auto"/>
        <w:ind w:left="360" w:hanging="360"/>
        <w:rPr>
          <w:rFonts w:ascii="TH Sarabun New" w:hAnsi="TH Sarabun New" w:cs="TH Sarabun New"/>
          <w:sz w:val="32"/>
          <w:szCs w:val="32"/>
          <w:cs/>
        </w:rPr>
      </w:pPr>
      <w:r>
        <w:rPr>
          <w:rFonts w:ascii="TH Sarabun New" w:hAnsi="TH Sarabun New" w:cs="TH Sarabun New"/>
          <w:sz w:val="32"/>
          <w:szCs w:val="32"/>
        </w:rPr>
        <w:t>[</w:t>
      </w:r>
      <w:r w:rsidR="008601D3">
        <w:rPr>
          <w:rFonts w:ascii="TH Sarabun New" w:hAnsi="TH Sarabun New" w:cs="TH Sarabun New" w:hint="cs"/>
          <w:sz w:val="32"/>
          <w:szCs w:val="32"/>
          <w:cs/>
        </w:rPr>
        <w:t>5</w:t>
      </w:r>
      <w:r>
        <w:rPr>
          <w:rFonts w:ascii="TH Sarabun New" w:hAnsi="TH Sarabun New" w:cs="TH Sarabun New"/>
          <w:sz w:val="32"/>
          <w:szCs w:val="32"/>
        </w:rPr>
        <w:t xml:space="preserve">] </w:t>
      </w:r>
      <w:proofErr w:type="spellStart"/>
      <w:r w:rsidRPr="005E6D4E">
        <w:rPr>
          <w:rFonts w:ascii="TH Sarabun New" w:hAnsi="TH Sarabun New" w:cs="TH Sarabun New"/>
          <w:sz w:val="32"/>
          <w:szCs w:val="32"/>
        </w:rPr>
        <w:t>Navin</w:t>
      </w:r>
      <w:proofErr w:type="spellEnd"/>
      <w:r w:rsidRPr="005E6D4E">
        <w:rPr>
          <w:rFonts w:ascii="TH Sarabun New" w:hAnsi="TH Sarabun New" w:cs="TH Sarabun New"/>
          <w:sz w:val="32"/>
          <w:szCs w:val="32"/>
        </w:rPr>
        <w:t xml:space="preserve"> Sabharwal, &amp; Amit Agrawal. (2020). </w:t>
      </w:r>
      <w:r w:rsidRPr="00997542">
        <w:rPr>
          <w:rFonts w:ascii="TH Sarabun New" w:hAnsi="TH Sarabun New" w:cs="TH Sarabun New"/>
          <w:b/>
          <w:bCs/>
          <w:sz w:val="32"/>
          <w:szCs w:val="32"/>
        </w:rPr>
        <w:t xml:space="preserve">Cognitive Virtual Assistants Using Google </w:t>
      </w:r>
      <w:proofErr w:type="spellStart"/>
      <w:r w:rsidRPr="00997542">
        <w:rPr>
          <w:rFonts w:ascii="TH Sarabun New" w:hAnsi="TH Sarabun New" w:cs="TH Sarabun New"/>
          <w:b/>
          <w:bCs/>
          <w:sz w:val="32"/>
          <w:szCs w:val="32"/>
        </w:rPr>
        <w:t>Dialogflow</w:t>
      </w:r>
      <w:proofErr w:type="spellEnd"/>
      <w:r w:rsidRPr="00997542">
        <w:rPr>
          <w:rFonts w:ascii="TH Sarabun New" w:hAnsi="TH Sarabun New" w:cs="TH Sarabun New"/>
          <w:b/>
          <w:bCs/>
          <w:sz w:val="32"/>
          <w:szCs w:val="32"/>
        </w:rPr>
        <w:t xml:space="preserve">: Develop Complex Cognitive Bots Using the Google </w:t>
      </w:r>
      <w:proofErr w:type="spellStart"/>
      <w:r w:rsidRPr="00997542">
        <w:rPr>
          <w:rFonts w:ascii="TH Sarabun New" w:hAnsi="TH Sarabun New" w:cs="TH Sarabun New"/>
          <w:b/>
          <w:bCs/>
          <w:sz w:val="32"/>
          <w:szCs w:val="32"/>
        </w:rPr>
        <w:t>Dialogflow</w:t>
      </w:r>
      <w:proofErr w:type="spellEnd"/>
      <w:r w:rsidRPr="00997542">
        <w:rPr>
          <w:rFonts w:ascii="TH Sarabun New" w:hAnsi="TH Sarabun New" w:cs="TH Sarabun New"/>
          <w:b/>
          <w:bCs/>
          <w:sz w:val="32"/>
          <w:szCs w:val="32"/>
        </w:rPr>
        <w:t xml:space="preserve"> Platform</w:t>
      </w:r>
      <w:r w:rsidRPr="005E6D4E">
        <w:rPr>
          <w:rFonts w:ascii="TH Sarabun New" w:hAnsi="TH Sarabun New" w:cs="TH Sarabun New"/>
          <w:sz w:val="32"/>
          <w:szCs w:val="32"/>
        </w:rPr>
        <w:t xml:space="preserve">: 1st ed. </w:t>
      </w:r>
      <w:proofErr w:type="spellStart"/>
      <w:r w:rsidRPr="005E6D4E">
        <w:rPr>
          <w:rFonts w:ascii="TH Sarabun New" w:hAnsi="TH Sarabun New" w:cs="TH Sarabun New"/>
          <w:sz w:val="32"/>
          <w:szCs w:val="32"/>
        </w:rPr>
        <w:t>Apress</w:t>
      </w:r>
      <w:proofErr w:type="spellEnd"/>
      <w:r w:rsidRPr="005E6D4E">
        <w:rPr>
          <w:rFonts w:ascii="TH Sarabun New" w:hAnsi="TH Sarabun New" w:cs="TH Sarabun New"/>
          <w:sz w:val="32"/>
          <w:szCs w:val="32"/>
        </w:rPr>
        <w:t>.</w:t>
      </w:r>
    </w:p>
    <w:p w14:paraId="26466CD8" w14:textId="0CEA88AB" w:rsidR="00136DC3" w:rsidRDefault="00922835">
      <w:pPr>
        <w:spacing w:after="0" w:line="240" w:lineRule="auto"/>
        <w:ind w:left="360" w:hanging="360"/>
        <w:rPr>
          <w:rFonts w:ascii="TH Sarabun New" w:hAnsi="TH Sarabun New" w:cs="TH Sarabun New"/>
          <w:sz w:val="32"/>
          <w:szCs w:val="32"/>
        </w:rPr>
      </w:pPr>
      <w:r w:rsidRPr="00E93EC3">
        <w:rPr>
          <w:rFonts w:ascii="TH Sarabun New" w:hAnsi="TH Sarabun New" w:cs="TH Sarabun New"/>
          <w:sz w:val="32"/>
          <w:szCs w:val="32"/>
          <w:cs/>
        </w:rPr>
        <w:t>[</w:t>
      </w:r>
      <w:r w:rsidR="007B5439">
        <w:rPr>
          <w:rFonts w:ascii="TH Sarabun New" w:hAnsi="TH Sarabun New" w:cs="TH Sarabun New"/>
          <w:sz w:val="32"/>
          <w:szCs w:val="32"/>
        </w:rPr>
        <w:t>6</w:t>
      </w:r>
      <w:r w:rsidRPr="00E93EC3">
        <w:rPr>
          <w:rFonts w:ascii="TH Sarabun New" w:hAnsi="TH Sarabun New" w:cs="TH Sarabun New"/>
          <w:sz w:val="32"/>
          <w:szCs w:val="32"/>
          <w:cs/>
        </w:rPr>
        <w:t xml:space="preserve">] </w:t>
      </w:r>
      <w:r w:rsidR="00544983" w:rsidRPr="00544983">
        <w:rPr>
          <w:rFonts w:ascii="TH Sarabun New" w:hAnsi="TH Sarabun New" w:cs="TH Sarabun New"/>
          <w:sz w:val="32"/>
          <w:szCs w:val="32"/>
          <w:cs/>
        </w:rPr>
        <w:t xml:space="preserve">สันติรัตนภักดี จักรินทร์. (2561). </w:t>
      </w:r>
      <w:r w:rsidR="00544983" w:rsidRPr="00997542">
        <w:rPr>
          <w:rFonts w:ascii="TH Sarabun New" w:hAnsi="TH Sarabun New" w:cs="TH Sarabun New"/>
          <w:b/>
          <w:bCs/>
          <w:sz w:val="32"/>
          <w:szCs w:val="32"/>
        </w:rPr>
        <w:t xml:space="preserve">Online Marketing and Customer Service by </w:t>
      </w:r>
      <w:proofErr w:type="spellStart"/>
      <w:r w:rsidR="00544983" w:rsidRPr="00997542">
        <w:rPr>
          <w:rFonts w:ascii="TH Sarabun New" w:hAnsi="TH Sarabun New" w:cs="TH Sarabun New"/>
          <w:b/>
          <w:bCs/>
          <w:sz w:val="32"/>
          <w:szCs w:val="32"/>
        </w:rPr>
        <w:t>Chatbot</w:t>
      </w:r>
      <w:proofErr w:type="spellEnd"/>
      <w:r w:rsidR="00544983" w:rsidRPr="00997542">
        <w:rPr>
          <w:rFonts w:ascii="TH Sarabun New" w:hAnsi="TH Sarabun New" w:cs="TH Sarabun New"/>
          <w:b/>
          <w:bCs/>
          <w:sz w:val="32"/>
          <w:szCs w:val="32"/>
        </w:rPr>
        <w:t xml:space="preserve"> Case Study: </w:t>
      </w:r>
      <w:proofErr w:type="spellStart"/>
      <w:r w:rsidR="00544983" w:rsidRPr="00997542">
        <w:rPr>
          <w:rFonts w:ascii="TH Sarabun New" w:hAnsi="TH Sarabun New" w:cs="TH Sarabun New"/>
          <w:b/>
          <w:bCs/>
          <w:sz w:val="32"/>
          <w:szCs w:val="32"/>
        </w:rPr>
        <w:t>Chatfuel</w:t>
      </w:r>
      <w:proofErr w:type="spellEnd"/>
      <w:r w:rsidR="00544983" w:rsidRPr="00997542">
        <w:rPr>
          <w:rFonts w:ascii="TH Sarabun New" w:hAnsi="TH Sarabun New" w:cs="TH Sarabun New"/>
          <w:b/>
          <w:bCs/>
          <w:sz w:val="32"/>
          <w:szCs w:val="32"/>
        </w:rPr>
        <w:t xml:space="preserve"> in Customer Interactive on Messenger</w:t>
      </w:r>
      <w:r w:rsidR="00544983" w:rsidRPr="00544983">
        <w:rPr>
          <w:rFonts w:ascii="TH Sarabun New" w:hAnsi="TH Sarabun New" w:cs="TH Sarabun New"/>
          <w:sz w:val="32"/>
          <w:szCs w:val="32"/>
        </w:rPr>
        <w:t xml:space="preserve">. </w:t>
      </w:r>
      <w:r w:rsidR="001D0DB6" w:rsidRPr="001D0DB6">
        <w:rPr>
          <w:rFonts w:ascii="TH Sarabun New" w:hAnsi="TH Sarabun New" w:cs="TH Sarabun New"/>
          <w:sz w:val="32"/>
          <w:szCs w:val="32"/>
          <w:cs/>
        </w:rPr>
        <w:t>วารสารศรีปทุมปริทัศน</w:t>
      </w:r>
      <w:r w:rsidR="001D0DB6">
        <w:rPr>
          <w:rFonts w:ascii="TH Sarabun New" w:hAnsi="TH Sarabun New" w:cs="TH Sarabun New" w:hint="cs"/>
          <w:sz w:val="32"/>
          <w:szCs w:val="32"/>
          <w:cs/>
        </w:rPr>
        <w:t>์</w:t>
      </w:r>
      <w:r w:rsidR="001D0DB6" w:rsidRPr="001D0DB6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1D0DB6" w:rsidRPr="001D0DB6">
        <w:rPr>
          <w:rFonts w:ascii="TH Sarabun New" w:hAnsi="TH Sarabun New" w:cs="TH Sarabun New" w:hint="cs"/>
          <w:sz w:val="32"/>
          <w:szCs w:val="32"/>
          <w:cs/>
        </w:rPr>
        <w:t>ฉบับวิทยาศาสตร</w:t>
      </w:r>
      <w:r w:rsidR="001D0DB6">
        <w:rPr>
          <w:rFonts w:ascii="TH Sarabun New" w:hAnsi="TH Sarabun New" w:cs="TH Sarabun New" w:hint="cs"/>
          <w:sz w:val="32"/>
          <w:szCs w:val="32"/>
          <w:cs/>
        </w:rPr>
        <w:t>์</w:t>
      </w:r>
      <w:r w:rsidR="001D0DB6" w:rsidRPr="001D0DB6">
        <w:rPr>
          <w:rFonts w:ascii="TH Sarabun New" w:hAnsi="TH Sarabun New" w:cs="TH Sarabun New" w:hint="cs"/>
          <w:sz w:val="32"/>
          <w:szCs w:val="32"/>
          <w:cs/>
        </w:rPr>
        <w:t>และเทคโนโลยีป</w:t>
      </w:r>
      <w:r w:rsidR="001D0DB6">
        <w:rPr>
          <w:rFonts w:ascii="TH Sarabun New" w:hAnsi="TH Sarabun New" w:cs="TH Sarabun New" w:hint="cs"/>
          <w:sz w:val="32"/>
          <w:szCs w:val="32"/>
          <w:cs/>
        </w:rPr>
        <w:t>ี</w:t>
      </w:r>
      <w:r w:rsidR="001D0DB6" w:rsidRPr="001D0DB6">
        <w:rPr>
          <w:rFonts w:ascii="TH Sarabun New" w:hAnsi="TH Sarabun New" w:cs="TH Sarabun New" w:hint="cs"/>
          <w:sz w:val="32"/>
          <w:szCs w:val="32"/>
          <w:cs/>
        </w:rPr>
        <w:t>ที่</w:t>
      </w:r>
      <w:r w:rsidR="001D0DB6" w:rsidRPr="001D0DB6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1D0DB6" w:rsidRPr="001D0DB6">
        <w:rPr>
          <w:rFonts w:ascii="TH Sarabun New" w:hAnsi="TH Sarabun New" w:cs="TH Sarabun New"/>
          <w:sz w:val="32"/>
          <w:szCs w:val="32"/>
        </w:rPr>
        <w:t>10</w:t>
      </w:r>
      <w:r w:rsidR="001D0DB6" w:rsidRPr="001D0DB6">
        <w:rPr>
          <w:rFonts w:ascii="TH Sarabun New" w:hAnsi="TH Sarabun New" w:cs="TH Sarabun New"/>
          <w:sz w:val="32"/>
          <w:szCs w:val="32"/>
          <w:cs/>
        </w:rPr>
        <w:t xml:space="preserve"> มกราคม - ธันวาคม </w:t>
      </w:r>
      <w:r w:rsidR="001D0DB6" w:rsidRPr="001D0DB6">
        <w:rPr>
          <w:rFonts w:ascii="TH Sarabun New" w:hAnsi="TH Sarabun New" w:cs="TH Sarabun New"/>
          <w:sz w:val="32"/>
          <w:szCs w:val="32"/>
        </w:rPr>
        <w:t>2561. 71-87.</w:t>
      </w:r>
      <w:r w:rsidR="001D0DB6" w:rsidRPr="001D0DB6" w:rsidDel="001D0DB6">
        <w:rPr>
          <w:rFonts w:ascii="TH Sarabun New" w:hAnsi="TH Sarabun New" w:cs="TH Sarabun New"/>
          <w:sz w:val="32"/>
          <w:szCs w:val="32"/>
        </w:rPr>
        <w:t xml:space="preserve"> </w:t>
      </w:r>
    </w:p>
    <w:p w14:paraId="037BD35F" w14:textId="3B3219A3" w:rsidR="004E76E4" w:rsidRDefault="004E76E4">
      <w:pPr>
        <w:spacing w:after="0" w:line="240" w:lineRule="auto"/>
        <w:ind w:left="360" w:hanging="36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lastRenderedPageBreak/>
        <w:t xml:space="preserve">[7] </w:t>
      </w:r>
      <w:r w:rsidR="00FE6459" w:rsidRPr="00FE6459">
        <w:rPr>
          <w:rFonts w:ascii="TH Sarabun New" w:hAnsi="TH Sarabun New" w:cs="TH Sarabun New"/>
          <w:sz w:val="32"/>
          <w:szCs w:val="32"/>
          <w:cs/>
        </w:rPr>
        <w:t>จิรันดร บู๊ฮวดใช้. (</w:t>
      </w:r>
      <w:r w:rsidR="00FE6459" w:rsidRPr="00FE6459">
        <w:rPr>
          <w:rFonts w:ascii="TH Sarabun New" w:hAnsi="TH Sarabun New" w:cs="TH Sarabun New"/>
          <w:sz w:val="32"/>
          <w:szCs w:val="32"/>
        </w:rPr>
        <w:t xml:space="preserve">2560). </w:t>
      </w:r>
      <w:r w:rsidR="00FE6459" w:rsidRPr="004F059D">
        <w:rPr>
          <w:rFonts w:ascii="TH Sarabun New" w:hAnsi="TH Sarabun New" w:cs="TH Sarabun New"/>
          <w:b/>
          <w:bCs/>
          <w:sz w:val="32"/>
          <w:szCs w:val="32"/>
          <w:cs/>
        </w:rPr>
        <w:t>แนวทางการพัฒนาต้นแบบแชทบอทสําหรับให้คำแนะนํา ระบบขอทุนอุดหนุนการวิจัย งบประมาณแผ่นดิน มหาวิทยาลัยราชภัฏนครปฐม</w:t>
      </w:r>
      <w:r w:rsidR="00FE6459" w:rsidRPr="00FE6459">
        <w:rPr>
          <w:rFonts w:ascii="TH Sarabun New" w:hAnsi="TH Sarabun New" w:cs="TH Sarabun New"/>
          <w:sz w:val="32"/>
          <w:szCs w:val="32"/>
          <w:cs/>
        </w:rPr>
        <w:t xml:space="preserve">. งานประชุมวิชาการระดับชาติ ครั้งที่ </w:t>
      </w:r>
      <w:r w:rsidR="00FE6459" w:rsidRPr="00FE6459">
        <w:rPr>
          <w:rFonts w:ascii="TH Sarabun New" w:hAnsi="TH Sarabun New" w:cs="TH Sarabun New"/>
          <w:sz w:val="32"/>
          <w:szCs w:val="32"/>
        </w:rPr>
        <w:t xml:space="preserve">9 </w:t>
      </w:r>
      <w:r w:rsidR="00FE6459" w:rsidRPr="00FE6459">
        <w:rPr>
          <w:rFonts w:ascii="TH Sarabun New" w:hAnsi="TH Sarabun New" w:cs="TH Sarabun New"/>
          <w:sz w:val="32"/>
          <w:szCs w:val="32"/>
          <w:cs/>
        </w:rPr>
        <w:t>มหาวิทยาลัยราชภัฏนครปฐม. สถาบันวิจัยและพัฒนา มหาวิทยาลัยราชภัฏนครปฐม.</w:t>
      </w:r>
    </w:p>
    <w:p w14:paraId="258AC467" w14:textId="40482C5B" w:rsidR="004E76E4" w:rsidRDefault="004E76E4">
      <w:pPr>
        <w:spacing w:after="0" w:line="240" w:lineRule="auto"/>
        <w:ind w:left="360" w:hanging="36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</w:rPr>
        <w:t xml:space="preserve">[8] </w:t>
      </w:r>
      <w:r w:rsidR="00FE6459" w:rsidRPr="00FE6459">
        <w:rPr>
          <w:rFonts w:ascii="TH Sarabun New" w:hAnsi="TH Sarabun New" w:cs="TH Sarabun New"/>
          <w:sz w:val="32"/>
          <w:szCs w:val="32"/>
          <w:cs/>
        </w:rPr>
        <w:t>มินตร์ธาฎา พรมสุทธิพันธ์. (</w:t>
      </w:r>
      <w:r w:rsidR="00FE6459" w:rsidRPr="00FE6459">
        <w:rPr>
          <w:rFonts w:ascii="TH Sarabun New" w:hAnsi="TH Sarabun New" w:cs="TH Sarabun New"/>
          <w:sz w:val="32"/>
          <w:szCs w:val="32"/>
        </w:rPr>
        <w:t xml:space="preserve">2561). </w:t>
      </w:r>
      <w:r w:rsidR="00FE6459" w:rsidRPr="004F059D">
        <w:rPr>
          <w:rFonts w:ascii="TH Sarabun New" w:hAnsi="TH Sarabun New" w:cs="TH Sarabun New"/>
          <w:b/>
          <w:bCs/>
          <w:sz w:val="32"/>
          <w:szCs w:val="32"/>
          <w:cs/>
        </w:rPr>
        <w:t>แชทบอทขนมไทย</w:t>
      </w:r>
      <w:r w:rsidR="00FE6459" w:rsidRPr="00FE6459">
        <w:rPr>
          <w:rFonts w:ascii="TH Sarabun New" w:hAnsi="TH Sarabun New" w:cs="TH Sarabun New"/>
          <w:sz w:val="32"/>
          <w:szCs w:val="32"/>
          <w:cs/>
        </w:rPr>
        <w:t>. โครงการวิทยาศาสตร์บัณฑิต. สาขาวิชาวิทยาการคอมพิวเตอร์. ภาควิชาคณิตศาสตร์และวิทยาการคอมพิวเตอร์. คณะวิทยาศาสตร์ จุฬาลงกรณ์มหาวิทยาลัย.</w:t>
      </w:r>
    </w:p>
    <w:p w14:paraId="65910CB5" w14:textId="62FD6063" w:rsidR="008601D3" w:rsidRDefault="008601D3">
      <w:pPr>
        <w:spacing w:after="0" w:line="240" w:lineRule="auto"/>
        <w:ind w:left="360" w:hanging="360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sz w:val="32"/>
          <w:szCs w:val="32"/>
          <w:cs/>
        </w:rPr>
        <w:t>[</w:t>
      </w:r>
      <w:r w:rsidR="004E76E4">
        <w:rPr>
          <w:rFonts w:ascii="TH Sarabun New" w:hAnsi="TH Sarabun New" w:cs="TH Sarabun New"/>
          <w:sz w:val="32"/>
          <w:szCs w:val="32"/>
        </w:rPr>
        <w:t>9</w:t>
      </w:r>
      <w:r>
        <w:rPr>
          <w:rFonts w:ascii="TH Sarabun New" w:hAnsi="TH Sarabun New" w:cs="TH Sarabun New"/>
          <w:sz w:val="32"/>
          <w:szCs w:val="32"/>
          <w:cs/>
        </w:rPr>
        <w:t>]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675D17">
        <w:rPr>
          <w:rFonts w:ascii="TH Sarabun New" w:hAnsi="TH Sarabun New" w:cs="TH Sarabun New"/>
          <w:sz w:val="32"/>
          <w:szCs w:val="32"/>
          <w:cs/>
        </w:rPr>
        <w:t xml:space="preserve">วนิดา วาดีเจริญ รังสรรค์ เลิศในสัตย์ และสมบัติ ทีฆทรัพย์. (2560).  </w:t>
      </w:r>
      <w:r w:rsidRPr="009806E9">
        <w:rPr>
          <w:rFonts w:ascii="TH Sarabun New" w:hAnsi="TH Sarabun New" w:cs="TH Sarabun New"/>
          <w:b/>
          <w:bCs/>
          <w:sz w:val="32"/>
          <w:szCs w:val="32"/>
          <w:cs/>
        </w:rPr>
        <w:t>ระเบียบวิธีวิจัยจากแนวคิดทฤษฎีสู่ภาคปฏิบัติ</w:t>
      </w:r>
      <w:r w:rsidRPr="00675D17">
        <w:rPr>
          <w:rFonts w:ascii="TH Sarabun New" w:hAnsi="TH Sarabun New" w:cs="TH Sarabun New"/>
          <w:sz w:val="32"/>
          <w:szCs w:val="32"/>
          <w:cs/>
        </w:rPr>
        <w:t>.  กรุงเทพมหานคร:  ซีเอ็ดยูเคชั่น</w:t>
      </w:r>
      <w:r>
        <w:rPr>
          <w:rFonts w:ascii="TH Sarabun New" w:hAnsi="TH Sarabun New" w:cs="TH Sarabun New"/>
          <w:sz w:val="32"/>
          <w:szCs w:val="32"/>
        </w:rPr>
        <w:t>.</w:t>
      </w:r>
    </w:p>
    <w:p w14:paraId="2B4C1FA0" w14:textId="20783830" w:rsidR="00A85F7F" w:rsidRDefault="00A85F7F">
      <w:pPr>
        <w:spacing w:after="0" w:line="240" w:lineRule="auto"/>
        <w:ind w:left="360" w:hanging="360"/>
        <w:rPr>
          <w:rFonts w:ascii="TH Sarabun New" w:hAnsi="TH Sarabun New" w:cs="TH Sarabun New"/>
          <w:b/>
          <w:bCs/>
          <w:sz w:val="32"/>
          <w:szCs w:val="32"/>
          <w:lang w:val="en-GB"/>
        </w:rPr>
      </w:pPr>
    </w:p>
    <w:p w14:paraId="3F1056C4" w14:textId="77777777" w:rsidR="00942FEC" w:rsidRPr="00FB358F" w:rsidRDefault="00942FEC">
      <w:pPr>
        <w:spacing w:after="0" w:line="240" w:lineRule="auto"/>
        <w:ind w:left="360" w:hanging="360"/>
        <w:rPr>
          <w:rFonts w:ascii="TH Sarabun New" w:hAnsi="TH Sarabun New" w:cs="TH Sarabun New"/>
          <w:b/>
          <w:bCs/>
          <w:sz w:val="32"/>
          <w:szCs w:val="32"/>
          <w:cs/>
        </w:rPr>
      </w:pPr>
    </w:p>
    <w:sectPr w:rsidR="00942FEC" w:rsidRPr="00FB358F" w:rsidSect="006D3095">
      <w:headerReference w:type="even" r:id="rId12"/>
      <w:pgSz w:w="10438" w:h="15122" w:code="7"/>
      <w:pgMar w:top="1440" w:right="1440" w:bottom="1440" w:left="1440" w:header="709" w:footer="709" w:gutter="0"/>
      <w:pgNumType w:start="3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548C0B2" w14:textId="77777777" w:rsidR="00B825BA" w:rsidRDefault="00B825BA" w:rsidP="00ED00C0">
      <w:pPr>
        <w:spacing w:after="0" w:line="240" w:lineRule="auto"/>
      </w:pPr>
      <w:r>
        <w:separator/>
      </w:r>
    </w:p>
  </w:endnote>
  <w:endnote w:type="continuationSeparator" w:id="0">
    <w:p w14:paraId="527DD1B0" w14:textId="77777777" w:rsidR="00B825BA" w:rsidRDefault="00B825BA" w:rsidP="00ED00C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TH Sarabun New">
    <w:altName w:val="TH SarabunPSK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BC15823" w14:textId="77777777" w:rsidR="00B825BA" w:rsidRDefault="00B825BA" w:rsidP="00ED00C0">
      <w:pPr>
        <w:spacing w:after="0" w:line="240" w:lineRule="auto"/>
      </w:pPr>
      <w:r>
        <w:separator/>
      </w:r>
    </w:p>
  </w:footnote>
  <w:footnote w:type="continuationSeparator" w:id="0">
    <w:p w14:paraId="4BDAE502" w14:textId="77777777" w:rsidR="00B825BA" w:rsidRDefault="00B825BA" w:rsidP="00ED00C0">
      <w:pPr>
        <w:spacing w:after="0" w:line="240" w:lineRule="auto"/>
      </w:pPr>
      <w:r>
        <w:continuationSeparator/>
      </w:r>
    </w:p>
  </w:footnote>
  <w:footnote w:id="1">
    <w:p w14:paraId="5478EFC8" w14:textId="77777777" w:rsidR="00E67E13" w:rsidRPr="00E67E13" w:rsidRDefault="00E67E13" w:rsidP="00997542">
      <w:pPr>
        <w:spacing w:after="0"/>
        <w:rPr>
          <w:rFonts w:ascii="TH Sarabun New" w:hAnsi="TH Sarabun New" w:cs="TH Sarabun New"/>
          <w:sz w:val="24"/>
          <w:szCs w:val="24"/>
        </w:rPr>
      </w:pPr>
      <w:r w:rsidRPr="009E53C4">
        <w:rPr>
          <w:rStyle w:val="FootnoteReference"/>
          <w:rFonts w:ascii="TH Sarabun New" w:hAnsi="TH Sarabun New" w:cs="TH Sarabun New"/>
          <w:sz w:val="24"/>
          <w:szCs w:val="24"/>
        </w:rPr>
        <w:footnoteRef/>
      </w:r>
      <w:r w:rsidRPr="00E67E13">
        <w:rPr>
          <w:rFonts w:ascii="TH Sarabun New" w:hAnsi="TH Sarabun New" w:cs="TH Sarabun New"/>
          <w:sz w:val="24"/>
          <w:szCs w:val="24"/>
          <w:cs/>
        </w:rPr>
        <w:t xml:space="preserve">ภาควิชาวิทยาการคอมพิวเตอร์และเทคโนโลยีสารสนเทศ คณะวิทยาศาสตร์ มหาวิทยาลัยนเรศวร </w:t>
      </w:r>
      <w:r w:rsidRPr="00E67E13">
        <w:rPr>
          <w:rFonts w:ascii="TH Sarabun New" w:hAnsi="TH Sarabun New" w:cs="TH Sarabun New"/>
          <w:sz w:val="24"/>
          <w:szCs w:val="24"/>
        </w:rPr>
        <w:br/>
      </w:r>
      <w:r w:rsidRPr="00E67E13">
        <w:rPr>
          <w:rFonts w:ascii="TH Sarabun New" w:hAnsi="TH Sarabun New" w:cs="TH Sarabun New"/>
          <w:sz w:val="24"/>
          <w:szCs w:val="24"/>
          <w:cs/>
        </w:rPr>
        <w:t xml:space="preserve">จ.พิษณุโลก 65000 </w:t>
      </w:r>
    </w:p>
    <w:p w14:paraId="3E93A56C" w14:textId="77777777" w:rsidR="00E67E13" w:rsidRPr="00E67E13" w:rsidRDefault="00E67E13" w:rsidP="00997542">
      <w:pPr>
        <w:spacing w:after="0"/>
        <w:rPr>
          <w:rFonts w:ascii="TH Sarabun New" w:hAnsi="TH Sarabun New" w:cs="TH Sarabun New"/>
          <w:sz w:val="24"/>
          <w:szCs w:val="24"/>
        </w:rPr>
      </w:pPr>
      <w:r w:rsidRPr="00E67E13">
        <w:rPr>
          <w:rFonts w:ascii="TH Sarabun New" w:hAnsi="TH Sarabun New" w:cs="TH Sarabun New"/>
          <w:sz w:val="24"/>
          <w:szCs w:val="24"/>
          <w:vertAlign w:val="superscript"/>
          <w:cs/>
        </w:rPr>
        <w:t>1</w:t>
      </w:r>
      <w:r w:rsidRPr="00E67E13">
        <w:rPr>
          <w:rFonts w:ascii="TH Sarabun New" w:hAnsi="TH Sarabun New" w:cs="TH Sarabun New"/>
          <w:sz w:val="24"/>
          <w:szCs w:val="24"/>
          <w:vertAlign w:val="superscript"/>
        </w:rPr>
        <w:t xml:space="preserve"> </w:t>
      </w:r>
      <w:r w:rsidRPr="00E67E13">
        <w:rPr>
          <w:rFonts w:ascii="TH Sarabun New" w:hAnsi="TH Sarabun New" w:cs="TH Sarabun New"/>
          <w:sz w:val="24"/>
          <w:szCs w:val="24"/>
        </w:rPr>
        <w:t xml:space="preserve">Department of Computer Science and Information Technology, Faculty of Science, </w:t>
      </w:r>
      <w:proofErr w:type="spellStart"/>
      <w:r w:rsidRPr="00E67E13">
        <w:rPr>
          <w:rFonts w:ascii="TH Sarabun New" w:hAnsi="TH Sarabun New" w:cs="TH Sarabun New"/>
          <w:sz w:val="24"/>
          <w:szCs w:val="24"/>
        </w:rPr>
        <w:t>Naresuan</w:t>
      </w:r>
      <w:proofErr w:type="spellEnd"/>
      <w:r w:rsidRPr="00E67E13">
        <w:rPr>
          <w:rFonts w:ascii="TH Sarabun New" w:hAnsi="TH Sarabun New" w:cs="TH Sarabun New"/>
          <w:sz w:val="24"/>
          <w:szCs w:val="24"/>
        </w:rPr>
        <w:t xml:space="preserve"> University, </w:t>
      </w:r>
      <w:proofErr w:type="spellStart"/>
      <w:r w:rsidRPr="00E67E13">
        <w:rPr>
          <w:rFonts w:ascii="TH Sarabun New" w:hAnsi="TH Sarabun New" w:cs="TH Sarabun New"/>
          <w:sz w:val="24"/>
          <w:szCs w:val="24"/>
        </w:rPr>
        <w:t>Phitsanulok</w:t>
      </w:r>
      <w:proofErr w:type="spellEnd"/>
      <w:r w:rsidRPr="00E67E13">
        <w:rPr>
          <w:rFonts w:ascii="TH Sarabun New" w:hAnsi="TH Sarabun New" w:cs="TH Sarabun New"/>
          <w:sz w:val="24"/>
          <w:szCs w:val="24"/>
        </w:rPr>
        <w:t xml:space="preserve"> 65000 </w:t>
      </w:r>
    </w:p>
    <w:p w14:paraId="413DEAF0" w14:textId="77777777" w:rsidR="00E67E13" w:rsidRPr="00E67E13" w:rsidRDefault="00E67E13" w:rsidP="00997542">
      <w:pPr>
        <w:spacing w:after="0"/>
        <w:rPr>
          <w:rFonts w:ascii="TH Sarabun New" w:hAnsi="TH Sarabun New" w:cs="TH Sarabun New"/>
          <w:sz w:val="24"/>
          <w:szCs w:val="24"/>
        </w:rPr>
      </w:pPr>
      <w:r w:rsidRPr="00E67E13">
        <w:rPr>
          <w:rFonts w:ascii="TH Sarabun New" w:hAnsi="TH Sarabun New" w:cs="TH Sarabun New"/>
          <w:sz w:val="24"/>
          <w:szCs w:val="24"/>
          <w:cs/>
        </w:rPr>
        <w:t>*</w:t>
      </w:r>
      <w:r w:rsidRPr="00E67E13">
        <w:rPr>
          <w:rFonts w:ascii="TH Sarabun New" w:hAnsi="TH Sarabun New" w:cs="TH Sarabun New"/>
          <w:sz w:val="24"/>
          <w:szCs w:val="24"/>
        </w:rPr>
        <w:t>Corresponding Author, E</w:t>
      </w:r>
      <w:r w:rsidRPr="00E67E13">
        <w:rPr>
          <w:rFonts w:ascii="TH Sarabun New" w:hAnsi="TH Sarabun New" w:cs="TH Sarabun New"/>
          <w:sz w:val="24"/>
          <w:szCs w:val="24"/>
          <w:cs/>
        </w:rPr>
        <w:t>-</w:t>
      </w:r>
      <w:r w:rsidRPr="00E67E13">
        <w:rPr>
          <w:rFonts w:ascii="TH Sarabun New" w:hAnsi="TH Sarabun New" w:cs="TH Sarabun New"/>
          <w:sz w:val="24"/>
          <w:szCs w:val="24"/>
        </w:rPr>
        <w:t>mail</w:t>
      </w:r>
      <w:r w:rsidRPr="00E67E13">
        <w:rPr>
          <w:rFonts w:ascii="TH Sarabun New" w:hAnsi="TH Sarabun New" w:cs="TH Sarabun New"/>
          <w:sz w:val="24"/>
          <w:szCs w:val="24"/>
          <w:cs/>
        </w:rPr>
        <w:t xml:space="preserve">: </w:t>
      </w:r>
      <w:r w:rsidRPr="00E67E13">
        <w:rPr>
          <w:rFonts w:ascii="TH Sarabun New" w:hAnsi="TH Sarabun New" w:cs="TH Sarabun New"/>
          <w:sz w:val="24"/>
          <w:szCs w:val="24"/>
        </w:rPr>
        <w:t>duangduenr@nu.ac.th</w:t>
      </w:r>
    </w:p>
    <w:p w14:paraId="6E314206" w14:textId="1B603337" w:rsidR="00E67E13" w:rsidRPr="00C841AA" w:rsidRDefault="00E67E13">
      <w:pPr>
        <w:pStyle w:val="FootnoteText"/>
        <w:rPr>
          <w:rFonts w:ascii="TH Sarabun New" w:hAnsi="TH Sarabun New" w:cs="TH Sarabun New"/>
          <w:sz w:val="28"/>
          <w:szCs w:val="28"/>
          <w:cs/>
        </w:rPr>
      </w:pPr>
      <w:r w:rsidRPr="00E67E13">
        <w:rPr>
          <w:rFonts w:ascii="TH Sarabun New" w:hAnsi="TH Sarabun New" w:cs="TH Sarabun New"/>
          <w:sz w:val="28"/>
          <w:szCs w:val="28"/>
        </w:rPr>
        <w:t xml:space="preserve">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4E01AA3" w14:textId="77777777" w:rsidR="00E67E13" w:rsidRDefault="00E67E13">
    <w:pPr>
      <w:pStyle w:val="Header"/>
    </w:pPr>
  </w:p>
  <w:p w14:paraId="746AA4F8" w14:textId="77777777" w:rsidR="00E67E13" w:rsidRDefault="00E67E1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C68A6"/>
    <w:multiLevelType w:val="hybridMultilevel"/>
    <w:tmpl w:val="C632FB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E66D8E"/>
    <w:multiLevelType w:val="hybridMultilevel"/>
    <w:tmpl w:val="618CC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A168FF"/>
    <w:multiLevelType w:val="hybridMultilevel"/>
    <w:tmpl w:val="7766E7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2A5B92"/>
    <w:multiLevelType w:val="hybridMultilevel"/>
    <w:tmpl w:val="828C95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7C368BC"/>
    <w:multiLevelType w:val="hybridMultilevel"/>
    <w:tmpl w:val="7B749F52"/>
    <w:lvl w:ilvl="0" w:tplc="F7DEA4B0">
      <w:start w:val="6"/>
      <w:numFmt w:val="bullet"/>
      <w:lvlText w:val="-"/>
      <w:lvlJc w:val="left"/>
      <w:pPr>
        <w:ind w:left="720" w:hanging="360"/>
      </w:pPr>
      <w:rPr>
        <w:rFonts w:ascii="Cordia New" w:eastAsiaTheme="minorHAnsi" w:hAnsi="Cordia New" w:cs="Cordia New" w:hint="default"/>
        <w:sz w:val="25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E1E4B61"/>
    <w:multiLevelType w:val="hybridMultilevel"/>
    <w:tmpl w:val="7B98E1B6"/>
    <w:lvl w:ilvl="0" w:tplc="FF90C080">
      <w:start w:val="1"/>
      <w:numFmt w:val="decimal"/>
      <w:lvlText w:val="%1."/>
      <w:lvlJc w:val="left"/>
      <w:pPr>
        <w:ind w:left="720" w:hanging="360"/>
      </w:pPr>
      <w:rPr>
        <w:rFonts w:hint="default"/>
        <w:sz w:val="25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2C271F"/>
    <w:multiLevelType w:val="hybridMultilevel"/>
    <w:tmpl w:val="00C623D0"/>
    <w:lvl w:ilvl="0" w:tplc="0409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7" w15:restartNumberingAfterBreak="0">
    <w:nsid w:val="137D5159"/>
    <w:multiLevelType w:val="hybridMultilevel"/>
    <w:tmpl w:val="FF029F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4B76F5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1773573E"/>
    <w:multiLevelType w:val="hybridMultilevel"/>
    <w:tmpl w:val="AACA7CFC"/>
    <w:lvl w:ilvl="0" w:tplc="E84C5AC4">
      <w:start w:val="1"/>
      <w:numFmt w:val="decimal"/>
      <w:lvlText w:val="%1."/>
      <w:lvlJc w:val="left"/>
      <w:pPr>
        <w:ind w:left="720" w:hanging="360"/>
      </w:pPr>
      <w:rPr>
        <w:rFonts w:hint="default"/>
        <w:sz w:val="25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820361F"/>
    <w:multiLevelType w:val="hybridMultilevel"/>
    <w:tmpl w:val="0450C9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DD51E76"/>
    <w:multiLevelType w:val="hybridMultilevel"/>
    <w:tmpl w:val="BD8E6030"/>
    <w:lvl w:ilvl="0" w:tplc="04090001">
      <w:start w:val="1"/>
      <w:numFmt w:val="bullet"/>
      <w:lvlText w:val=""/>
      <w:lvlJc w:val="left"/>
      <w:pPr>
        <w:ind w:left="546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618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690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762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834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906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978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050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1221" w:hanging="360"/>
      </w:pPr>
      <w:rPr>
        <w:rFonts w:ascii="Wingdings" w:hAnsi="Wingdings" w:hint="default"/>
      </w:rPr>
    </w:lvl>
  </w:abstractNum>
  <w:abstractNum w:abstractNumId="12" w15:restartNumberingAfterBreak="0">
    <w:nsid w:val="1F3604D3"/>
    <w:multiLevelType w:val="hybridMultilevel"/>
    <w:tmpl w:val="2F30AE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2A96C1C"/>
    <w:multiLevelType w:val="hybridMultilevel"/>
    <w:tmpl w:val="F404F0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7424E7D"/>
    <w:multiLevelType w:val="hybridMultilevel"/>
    <w:tmpl w:val="9D7ACA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BA93542"/>
    <w:multiLevelType w:val="hybridMultilevel"/>
    <w:tmpl w:val="94749BCA"/>
    <w:lvl w:ilvl="0" w:tplc="2FEA989E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6" w15:restartNumberingAfterBreak="0">
    <w:nsid w:val="2CE16279"/>
    <w:multiLevelType w:val="hybridMultilevel"/>
    <w:tmpl w:val="08FE7D1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33935697"/>
    <w:multiLevelType w:val="hybridMultilevel"/>
    <w:tmpl w:val="29563A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3BE4671"/>
    <w:multiLevelType w:val="hybridMultilevel"/>
    <w:tmpl w:val="83327580"/>
    <w:lvl w:ilvl="0" w:tplc="F920C89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3437551E"/>
    <w:multiLevelType w:val="hybridMultilevel"/>
    <w:tmpl w:val="3B3245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59B3FBF"/>
    <w:multiLevelType w:val="hybridMultilevel"/>
    <w:tmpl w:val="9490C2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7353795"/>
    <w:multiLevelType w:val="hybridMultilevel"/>
    <w:tmpl w:val="54104976"/>
    <w:lvl w:ilvl="0" w:tplc="9600F976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B595AE9"/>
    <w:multiLevelType w:val="hybridMultilevel"/>
    <w:tmpl w:val="13E21202"/>
    <w:lvl w:ilvl="0" w:tplc="4DEE1A3C">
      <w:start w:val="1"/>
      <w:numFmt w:val="decimal"/>
      <w:lvlText w:val="%1."/>
      <w:lvlJc w:val="left"/>
      <w:pPr>
        <w:ind w:left="1080" w:hanging="360"/>
      </w:pPr>
      <w:rPr>
        <w:rFonts w:hint="default"/>
        <w:b w:val="0"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4B9B4117"/>
    <w:multiLevelType w:val="hybridMultilevel"/>
    <w:tmpl w:val="8B9C6502"/>
    <w:lvl w:ilvl="0" w:tplc="04090005">
      <w:start w:val="1"/>
      <w:numFmt w:val="bullet"/>
      <w:lvlText w:val=""/>
      <w:lvlJc w:val="left"/>
      <w:pPr>
        <w:ind w:left="171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4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1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8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3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0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7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470" w:hanging="360"/>
      </w:pPr>
      <w:rPr>
        <w:rFonts w:ascii="Wingdings" w:hAnsi="Wingdings" w:hint="default"/>
      </w:rPr>
    </w:lvl>
  </w:abstractNum>
  <w:abstractNum w:abstractNumId="24" w15:restartNumberingAfterBreak="0">
    <w:nsid w:val="4E000D07"/>
    <w:multiLevelType w:val="hybridMultilevel"/>
    <w:tmpl w:val="03E813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EC77C95"/>
    <w:multiLevelType w:val="hybridMultilevel"/>
    <w:tmpl w:val="715E8B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0800060"/>
    <w:multiLevelType w:val="hybridMultilevel"/>
    <w:tmpl w:val="39A4CFA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 w15:restartNumberingAfterBreak="0">
    <w:nsid w:val="512364A4"/>
    <w:multiLevelType w:val="hybridMultilevel"/>
    <w:tmpl w:val="8AC2D9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4340B3B"/>
    <w:multiLevelType w:val="hybridMultilevel"/>
    <w:tmpl w:val="21507F0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57DE27D2"/>
    <w:multiLevelType w:val="hybridMultilevel"/>
    <w:tmpl w:val="A32A07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DB4160E"/>
    <w:multiLevelType w:val="hybridMultilevel"/>
    <w:tmpl w:val="775A2DBE"/>
    <w:lvl w:ilvl="0" w:tplc="04090001">
      <w:start w:val="1"/>
      <w:numFmt w:val="bullet"/>
      <w:lvlText w:val=""/>
      <w:lvlJc w:val="left"/>
      <w:pPr>
        <w:ind w:left="185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7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9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1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3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5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7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9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19" w:hanging="360"/>
      </w:pPr>
      <w:rPr>
        <w:rFonts w:ascii="Wingdings" w:hAnsi="Wingdings" w:hint="default"/>
      </w:rPr>
    </w:lvl>
  </w:abstractNum>
  <w:abstractNum w:abstractNumId="31" w15:restartNumberingAfterBreak="0">
    <w:nsid w:val="5FEA4EA2"/>
    <w:multiLevelType w:val="hybridMultilevel"/>
    <w:tmpl w:val="A0C66E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4542E8B"/>
    <w:multiLevelType w:val="hybridMultilevel"/>
    <w:tmpl w:val="15CEFB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70213D4"/>
    <w:multiLevelType w:val="hybridMultilevel"/>
    <w:tmpl w:val="B68CB4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7F72CE0"/>
    <w:multiLevelType w:val="hybridMultilevel"/>
    <w:tmpl w:val="897019F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5" w15:restartNumberingAfterBreak="0">
    <w:nsid w:val="698F5EC1"/>
    <w:multiLevelType w:val="hybridMultilevel"/>
    <w:tmpl w:val="B6C42736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DD008C4"/>
    <w:multiLevelType w:val="hybridMultilevel"/>
    <w:tmpl w:val="160C16EE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F1E2921"/>
    <w:multiLevelType w:val="hybridMultilevel"/>
    <w:tmpl w:val="460C9E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39D2F0B"/>
    <w:multiLevelType w:val="hybridMultilevel"/>
    <w:tmpl w:val="F4BA42E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9" w15:restartNumberingAfterBreak="0">
    <w:nsid w:val="75B32959"/>
    <w:multiLevelType w:val="hybridMultilevel"/>
    <w:tmpl w:val="F078CE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39"/>
  </w:num>
  <w:num w:numId="3">
    <w:abstractNumId w:val="32"/>
  </w:num>
  <w:num w:numId="4">
    <w:abstractNumId w:val="7"/>
  </w:num>
  <w:num w:numId="5">
    <w:abstractNumId w:val="1"/>
  </w:num>
  <w:num w:numId="6">
    <w:abstractNumId w:val="12"/>
  </w:num>
  <w:num w:numId="7">
    <w:abstractNumId w:val="28"/>
  </w:num>
  <w:num w:numId="8">
    <w:abstractNumId w:val="11"/>
  </w:num>
  <w:num w:numId="9">
    <w:abstractNumId w:val="16"/>
  </w:num>
  <w:num w:numId="10">
    <w:abstractNumId w:val="26"/>
  </w:num>
  <w:num w:numId="11">
    <w:abstractNumId w:val="0"/>
  </w:num>
  <w:num w:numId="12">
    <w:abstractNumId w:val="19"/>
  </w:num>
  <w:num w:numId="13">
    <w:abstractNumId w:val="29"/>
  </w:num>
  <w:num w:numId="14">
    <w:abstractNumId w:val="14"/>
  </w:num>
  <w:num w:numId="15">
    <w:abstractNumId w:val="37"/>
  </w:num>
  <w:num w:numId="16">
    <w:abstractNumId w:val="31"/>
  </w:num>
  <w:num w:numId="17">
    <w:abstractNumId w:val="2"/>
  </w:num>
  <w:num w:numId="18">
    <w:abstractNumId w:val="33"/>
  </w:num>
  <w:num w:numId="19">
    <w:abstractNumId w:val="3"/>
  </w:num>
  <w:num w:numId="20">
    <w:abstractNumId w:val="25"/>
  </w:num>
  <w:num w:numId="21">
    <w:abstractNumId w:val="10"/>
  </w:num>
  <w:num w:numId="22">
    <w:abstractNumId w:val="20"/>
  </w:num>
  <w:num w:numId="23">
    <w:abstractNumId w:val="24"/>
  </w:num>
  <w:num w:numId="24">
    <w:abstractNumId w:val="17"/>
  </w:num>
  <w:num w:numId="25">
    <w:abstractNumId w:val="27"/>
  </w:num>
  <w:num w:numId="26">
    <w:abstractNumId w:val="34"/>
  </w:num>
  <w:num w:numId="27">
    <w:abstractNumId w:val="38"/>
  </w:num>
  <w:num w:numId="28">
    <w:abstractNumId w:val="15"/>
  </w:num>
  <w:num w:numId="29">
    <w:abstractNumId w:val="36"/>
  </w:num>
  <w:num w:numId="30">
    <w:abstractNumId w:val="21"/>
  </w:num>
  <w:num w:numId="31">
    <w:abstractNumId w:val="6"/>
  </w:num>
  <w:num w:numId="32">
    <w:abstractNumId w:val="23"/>
  </w:num>
  <w:num w:numId="33">
    <w:abstractNumId w:val="35"/>
  </w:num>
  <w:num w:numId="34">
    <w:abstractNumId w:val="30"/>
  </w:num>
  <w:num w:numId="35">
    <w:abstractNumId w:val="22"/>
  </w:num>
  <w:num w:numId="36">
    <w:abstractNumId w:val="18"/>
  </w:num>
  <w:num w:numId="37">
    <w:abstractNumId w:val="8"/>
  </w:num>
  <w:num w:numId="38">
    <w:abstractNumId w:val="5"/>
  </w:num>
  <w:num w:numId="39">
    <w:abstractNumId w:val="9"/>
  </w:num>
  <w:num w:numId="4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en-US" w:vendorID="64" w:dllVersion="4096" w:nlCheck="1" w:checkStyle="0"/>
  <w:activeWritingStyle w:appName="MSWord" w:lang="en-US" w:vendorID="64" w:dllVersion="131078" w:nlCheck="1" w:checkStyle="0"/>
  <w:proofState w:spelling="clean" w:grammar="clean"/>
  <w:trackRevisions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87E63"/>
    <w:rsid w:val="00004CC1"/>
    <w:rsid w:val="000067AF"/>
    <w:rsid w:val="000068C6"/>
    <w:rsid w:val="00011296"/>
    <w:rsid w:val="000118F9"/>
    <w:rsid w:val="000129BC"/>
    <w:rsid w:val="00016B07"/>
    <w:rsid w:val="0002079B"/>
    <w:rsid w:val="0002265F"/>
    <w:rsid w:val="00022CCA"/>
    <w:rsid w:val="00025732"/>
    <w:rsid w:val="00030728"/>
    <w:rsid w:val="00031EA0"/>
    <w:rsid w:val="00032385"/>
    <w:rsid w:val="0003484D"/>
    <w:rsid w:val="000364BB"/>
    <w:rsid w:val="00044A6C"/>
    <w:rsid w:val="00053440"/>
    <w:rsid w:val="00054072"/>
    <w:rsid w:val="00054B35"/>
    <w:rsid w:val="000556CF"/>
    <w:rsid w:val="00056216"/>
    <w:rsid w:val="00057AE2"/>
    <w:rsid w:val="00057F7A"/>
    <w:rsid w:val="0006093A"/>
    <w:rsid w:val="00060FF1"/>
    <w:rsid w:val="00062C38"/>
    <w:rsid w:val="000664EB"/>
    <w:rsid w:val="00070781"/>
    <w:rsid w:val="000724E3"/>
    <w:rsid w:val="000731DF"/>
    <w:rsid w:val="00084CD6"/>
    <w:rsid w:val="000862E1"/>
    <w:rsid w:val="00087D0B"/>
    <w:rsid w:val="000966B4"/>
    <w:rsid w:val="000A433E"/>
    <w:rsid w:val="000A4A93"/>
    <w:rsid w:val="000A4D41"/>
    <w:rsid w:val="000A5115"/>
    <w:rsid w:val="000A7BB9"/>
    <w:rsid w:val="000B12BD"/>
    <w:rsid w:val="000B28DC"/>
    <w:rsid w:val="000B5034"/>
    <w:rsid w:val="000C1C8A"/>
    <w:rsid w:val="000C2621"/>
    <w:rsid w:val="000C2E3C"/>
    <w:rsid w:val="000D07EB"/>
    <w:rsid w:val="000D4E81"/>
    <w:rsid w:val="000D58C2"/>
    <w:rsid w:val="000E0468"/>
    <w:rsid w:val="000E165F"/>
    <w:rsid w:val="000E2ADE"/>
    <w:rsid w:val="000E6322"/>
    <w:rsid w:val="000E68BB"/>
    <w:rsid w:val="000F05AB"/>
    <w:rsid w:val="000F3C28"/>
    <w:rsid w:val="000F4B47"/>
    <w:rsid w:val="000F57CC"/>
    <w:rsid w:val="00102243"/>
    <w:rsid w:val="00105B21"/>
    <w:rsid w:val="0011022E"/>
    <w:rsid w:val="001170E7"/>
    <w:rsid w:val="001172BB"/>
    <w:rsid w:val="001219D2"/>
    <w:rsid w:val="00122C6B"/>
    <w:rsid w:val="00123A35"/>
    <w:rsid w:val="00123A9C"/>
    <w:rsid w:val="00124C60"/>
    <w:rsid w:val="00136DC3"/>
    <w:rsid w:val="00142614"/>
    <w:rsid w:val="001426E2"/>
    <w:rsid w:val="00142CCC"/>
    <w:rsid w:val="00142F99"/>
    <w:rsid w:val="00145467"/>
    <w:rsid w:val="00146E17"/>
    <w:rsid w:val="001503FC"/>
    <w:rsid w:val="001506E9"/>
    <w:rsid w:val="00151A9E"/>
    <w:rsid w:val="0015396D"/>
    <w:rsid w:val="001559E1"/>
    <w:rsid w:val="0016068D"/>
    <w:rsid w:val="001611FF"/>
    <w:rsid w:val="001618BD"/>
    <w:rsid w:val="00170515"/>
    <w:rsid w:val="0017184C"/>
    <w:rsid w:val="0017253C"/>
    <w:rsid w:val="0017272F"/>
    <w:rsid w:val="00174FDB"/>
    <w:rsid w:val="00175D28"/>
    <w:rsid w:val="00177B06"/>
    <w:rsid w:val="0018151D"/>
    <w:rsid w:val="00183B27"/>
    <w:rsid w:val="0018583A"/>
    <w:rsid w:val="0018678E"/>
    <w:rsid w:val="00187B35"/>
    <w:rsid w:val="00187F00"/>
    <w:rsid w:val="0019050F"/>
    <w:rsid w:val="00191930"/>
    <w:rsid w:val="00194C96"/>
    <w:rsid w:val="001A0BBC"/>
    <w:rsid w:val="001A28EA"/>
    <w:rsid w:val="001A2D2C"/>
    <w:rsid w:val="001A58EA"/>
    <w:rsid w:val="001A66A7"/>
    <w:rsid w:val="001A6A2C"/>
    <w:rsid w:val="001A73B1"/>
    <w:rsid w:val="001B6327"/>
    <w:rsid w:val="001B7427"/>
    <w:rsid w:val="001C30D1"/>
    <w:rsid w:val="001D0DB6"/>
    <w:rsid w:val="001D55D2"/>
    <w:rsid w:val="001D5F9F"/>
    <w:rsid w:val="001E0056"/>
    <w:rsid w:val="001E15D9"/>
    <w:rsid w:val="001E2E37"/>
    <w:rsid w:val="001E2EDD"/>
    <w:rsid w:val="001E2F3A"/>
    <w:rsid w:val="001E3FD7"/>
    <w:rsid w:val="001E5E6E"/>
    <w:rsid w:val="001F0CCD"/>
    <w:rsid w:val="001F4A0A"/>
    <w:rsid w:val="001F597B"/>
    <w:rsid w:val="001F72C6"/>
    <w:rsid w:val="002026CA"/>
    <w:rsid w:val="00204AC3"/>
    <w:rsid w:val="002063C0"/>
    <w:rsid w:val="00212E05"/>
    <w:rsid w:val="00214921"/>
    <w:rsid w:val="00220E71"/>
    <w:rsid w:val="00224EC7"/>
    <w:rsid w:val="00231919"/>
    <w:rsid w:val="00233AF0"/>
    <w:rsid w:val="0024545C"/>
    <w:rsid w:val="00246B99"/>
    <w:rsid w:val="00250485"/>
    <w:rsid w:val="00253765"/>
    <w:rsid w:val="00264C2B"/>
    <w:rsid w:val="002658FA"/>
    <w:rsid w:val="002708BD"/>
    <w:rsid w:val="00273EE8"/>
    <w:rsid w:val="002746CA"/>
    <w:rsid w:val="00276174"/>
    <w:rsid w:val="002810FF"/>
    <w:rsid w:val="00281974"/>
    <w:rsid w:val="002842C1"/>
    <w:rsid w:val="00285608"/>
    <w:rsid w:val="002859A0"/>
    <w:rsid w:val="00286479"/>
    <w:rsid w:val="0028745F"/>
    <w:rsid w:val="00290A9F"/>
    <w:rsid w:val="00294444"/>
    <w:rsid w:val="002A03B6"/>
    <w:rsid w:val="002A1053"/>
    <w:rsid w:val="002A1F64"/>
    <w:rsid w:val="002A29B5"/>
    <w:rsid w:val="002A447E"/>
    <w:rsid w:val="002B167F"/>
    <w:rsid w:val="002B3C81"/>
    <w:rsid w:val="002B3F70"/>
    <w:rsid w:val="002B55A1"/>
    <w:rsid w:val="002B567D"/>
    <w:rsid w:val="002B56A1"/>
    <w:rsid w:val="002C553E"/>
    <w:rsid w:val="002C5628"/>
    <w:rsid w:val="002C5CD2"/>
    <w:rsid w:val="002C5D5B"/>
    <w:rsid w:val="002D578D"/>
    <w:rsid w:val="002D751E"/>
    <w:rsid w:val="002E02F6"/>
    <w:rsid w:val="002E13B5"/>
    <w:rsid w:val="002E2DB7"/>
    <w:rsid w:val="002E32EC"/>
    <w:rsid w:val="002E395E"/>
    <w:rsid w:val="002E5558"/>
    <w:rsid w:val="002F2912"/>
    <w:rsid w:val="002F57E6"/>
    <w:rsid w:val="00301034"/>
    <w:rsid w:val="00303277"/>
    <w:rsid w:val="00303D75"/>
    <w:rsid w:val="003044B2"/>
    <w:rsid w:val="00304B10"/>
    <w:rsid w:val="00305C4D"/>
    <w:rsid w:val="00306E96"/>
    <w:rsid w:val="00321058"/>
    <w:rsid w:val="00323763"/>
    <w:rsid w:val="00327E49"/>
    <w:rsid w:val="00337DA8"/>
    <w:rsid w:val="003403E9"/>
    <w:rsid w:val="003418F8"/>
    <w:rsid w:val="00345392"/>
    <w:rsid w:val="00347DD6"/>
    <w:rsid w:val="00350912"/>
    <w:rsid w:val="00362BF6"/>
    <w:rsid w:val="00363A30"/>
    <w:rsid w:val="00371896"/>
    <w:rsid w:val="00373390"/>
    <w:rsid w:val="00374940"/>
    <w:rsid w:val="00382D3E"/>
    <w:rsid w:val="00393954"/>
    <w:rsid w:val="00394410"/>
    <w:rsid w:val="00394414"/>
    <w:rsid w:val="00395AB7"/>
    <w:rsid w:val="003A21FB"/>
    <w:rsid w:val="003A2D8B"/>
    <w:rsid w:val="003A37FF"/>
    <w:rsid w:val="003A6E7A"/>
    <w:rsid w:val="003A7D5C"/>
    <w:rsid w:val="003B6678"/>
    <w:rsid w:val="003B6998"/>
    <w:rsid w:val="003C03EF"/>
    <w:rsid w:val="003C2519"/>
    <w:rsid w:val="003C4201"/>
    <w:rsid w:val="003C6157"/>
    <w:rsid w:val="003C6D3F"/>
    <w:rsid w:val="003D44F1"/>
    <w:rsid w:val="003D47A4"/>
    <w:rsid w:val="003D5672"/>
    <w:rsid w:val="003D7AFB"/>
    <w:rsid w:val="003D7FC5"/>
    <w:rsid w:val="003E2D94"/>
    <w:rsid w:val="003E335E"/>
    <w:rsid w:val="003E6076"/>
    <w:rsid w:val="003E7470"/>
    <w:rsid w:val="003E7F21"/>
    <w:rsid w:val="003F2378"/>
    <w:rsid w:val="00404C30"/>
    <w:rsid w:val="00407A04"/>
    <w:rsid w:val="00410D81"/>
    <w:rsid w:val="00417078"/>
    <w:rsid w:val="0042207F"/>
    <w:rsid w:val="004227BC"/>
    <w:rsid w:val="004242D3"/>
    <w:rsid w:val="0042543E"/>
    <w:rsid w:val="00436B9F"/>
    <w:rsid w:val="004458B5"/>
    <w:rsid w:val="0045003A"/>
    <w:rsid w:val="00451626"/>
    <w:rsid w:val="00454E2D"/>
    <w:rsid w:val="00456792"/>
    <w:rsid w:val="0046026A"/>
    <w:rsid w:val="00460471"/>
    <w:rsid w:val="00462964"/>
    <w:rsid w:val="00465200"/>
    <w:rsid w:val="00465D99"/>
    <w:rsid w:val="00471701"/>
    <w:rsid w:val="00471C2B"/>
    <w:rsid w:val="00477542"/>
    <w:rsid w:val="0048014B"/>
    <w:rsid w:val="00482DF4"/>
    <w:rsid w:val="00487E63"/>
    <w:rsid w:val="00490CA5"/>
    <w:rsid w:val="0049284B"/>
    <w:rsid w:val="004958C9"/>
    <w:rsid w:val="00497BA1"/>
    <w:rsid w:val="00497ED4"/>
    <w:rsid w:val="004A709C"/>
    <w:rsid w:val="004B0792"/>
    <w:rsid w:val="004B0ED7"/>
    <w:rsid w:val="004B1AC0"/>
    <w:rsid w:val="004B563E"/>
    <w:rsid w:val="004C3F8D"/>
    <w:rsid w:val="004C542C"/>
    <w:rsid w:val="004C58C4"/>
    <w:rsid w:val="004D1BE8"/>
    <w:rsid w:val="004E0305"/>
    <w:rsid w:val="004E1DCF"/>
    <w:rsid w:val="004E34CD"/>
    <w:rsid w:val="004E3537"/>
    <w:rsid w:val="004E437D"/>
    <w:rsid w:val="004E48F9"/>
    <w:rsid w:val="004E76E4"/>
    <w:rsid w:val="004F059D"/>
    <w:rsid w:val="004F08B4"/>
    <w:rsid w:val="004F7179"/>
    <w:rsid w:val="00501F57"/>
    <w:rsid w:val="00503BF7"/>
    <w:rsid w:val="005040F3"/>
    <w:rsid w:val="005056E9"/>
    <w:rsid w:val="00511435"/>
    <w:rsid w:val="00511658"/>
    <w:rsid w:val="00511C97"/>
    <w:rsid w:val="0051572F"/>
    <w:rsid w:val="00517C30"/>
    <w:rsid w:val="005245B8"/>
    <w:rsid w:val="00524921"/>
    <w:rsid w:val="005267E6"/>
    <w:rsid w:val="00535835"/>
    <w:rsid w:val="00544983"/>
    <w:rsid w:val="00547057"/>
    <w:rsid w:val="00547238"/>
    <w:rsid w:val="00547AB6"/>
    <w:rsid w:val="0055073F"/>
    <w:rsid w:val="0055074D"/>
    <w:rsid w:val="00551BAF"/>
    <w:rsid w:val="00552E9F"/>
    <w:rsid w:val="00552F23"/>
    <w:rsid w:val="0055690C"/>
    <w:rsid w:val="0056077E"/>
    <w:rsid w:val="00563039"/>
    <w:rsid w:val="0056303F"/>
    <w:rsid w:val="0056706E"/>
    <w:rsid w:val="0057208F"/>
    <w:rsid w:val="00574A4E"/>
    <w:rsid w:val="00574B7A"/>
    <w:rsid w:val="005761EC"/>
    <w:rsid w:val="00576E6C"/>
    <w:rsid w:val="0058098E"/>
    <w:rsid w:val="00586B53"/>
    <w:rsid w:val="0058735A"/>
    <w:rsid w:val="00587876"/>
    <w:rsid w:val="005979F3"/>
    <w:rsid w:val="005A1E02"/>
    <w:rsid w:val="005A301A"/>
    <w:rsid w:val="005A4823"/>
    <w:rsid w:val="005A4C1B"/>
    <w:rsid w:val="005B1C59"/>
    <w:rsid w:val="005B49E8"/>
    <w:rsid w:val="005B7822"/>
    <w:rsid w:val="005C53A5"/>
    <w:rsid w:val="005D08C0"/>
    <w:rsid w:val="005D5FED"/>
    <w:rsid w:val="005D6C79"/>
    <w:rsid w:val="005E3101"/>
    <w:rsid w:val="005E6D4E"/>
    <w:rsid w:val="005F009A"/>
    <w:rsid w:val="005F62F0"/>
    <w:rsid w:val="00601BD7"/>
    <w:rsid w:val="0060677E"/>
    <w:rsid w:val="0061001C"/>
    <w:rsid w:val="00610810"/>
    <w:rsid w:val="006111CF"/>
    <w:rsid w:val="00612617"/>
    <w:rsid w:val="0061537C"/>
    <w:rsid w:val="00615977"/>
    <w:rsid w:val="0062027B"/>
    <w:rsid w:val="00623345"/>
    <w:rsid w:val="00623C37"/>
    <w:rsid w:val="00623D0A"/>
    <w:rsid w:val="0062648A"/>
    <w:rsid w:val="00627CFC"/>
    <w:rsid w:val="00632F6D"/>
    <w:rsid w:val="00633E03"/>
    <w:rsid w:val="00635C73"/>
    <w:rsid w:val="00640819"/>
    <w:rsid w:val="006418CA"/>
    <w:rsid w:val="006510C4"/>
    <w:rsid w:val="00654333"/>
    <w:rsid w:val="00655073"/>
    <w:rsid w:val="0065584E"/>
    <w:rsid w:val="00656AB2"/>
    <w:rsid w:val="0066303B"/>
    <w:rsid w:val="00663C95"/>
    <w:rsid w:val="00664842"/>
    <w:rsid w:val="00666BDA"/>
    <w:rsid w:val="00667CC9"/>
    <w:rsid w:val="006718A5"/>
    <w:rsid w:val="00674BB0"/>
    <w:rsid w:val="00675D17"/>
    <w:rsid w:val="00675DE8"/>
    <w:rsid w:val="00684B82"/>
    <w:rsid w:val="0069105E"/>
    <w:rsid w:val="00691C9A"/>
    <w:rsid w:val="006A1FB7"/>
    <w:rsid w:val="006A377F"/>
    <w:rsid w:val="006A4EBD"/>
    <w:rsid w:val="006A684E"/>
    <w:rsid w:val="006A7A1D"/>
    <w:rsid w:val="006B033B"/>
    <w:rsid w:val="006B0DEC"/>
    <w:rsid w:val="006B1279"/>
    <w:rsid w:val="006C2AAF"/>
    <w:rsid w:val="006D0606"/>
    <w:rsid w:val="006D0997"/>
    <w:rsid w:val="006D138D"/>
    <w:rsid w:val="006D15F8"/>
    <w:rsid w:val="006D1816"/>
    <w:rsid w:val="006D1E4F"/>
    <w:rsid w:val="006D3095"/>
    <w:rsid w:val="006D6592"/>
    <w:rsid w:val="006E454E"/>
    <w:rsid w:val="006E4CDF"/>
    <w:rsid w:val="006E662E"/>
    <w:rsid w:val="006F40A6"/>
    <w:rsid w:val="006F48DC"/>
    <w:rsid w:val="006F4D4E"/>
    <w:rsid w:val="006F5F1B"/>
    <w:rsid w:val="007017B0"/>
    <w:rsid w:val="00703A70"/>
    <w:rsid w:val="007056AE"/>
    <w:rsid w:val="00731ADD"/>
    <w:rsid w:val="00734D3C"/>
    <w:rsid w:val="00735722"/>
    <w:rsid w:val="007401AC"/>
    <w:rsid w:val="00742F6D"/>
    <w:rsid w:val="00743A85"/>
    <w:rsid w:val="0074665B"/>
    <w:rsid w:val="00752048"/>
    <w:rsid w:val="00752D77"/>
    <w:rsid w:val="00753702"/>
    <w:rsid w:val="0075409E"/>
    <w:rsid w:val="007547BD"/>
    <w:rsid w:val="00756846"/>
    <w:rsid w:val="00763ADC"/>
    <w:rsid w:val="00773AAD"/>
    <w:rsid w:val="00776D72"/>
    <w:rsid w:val="00777952"/>
    <w:rsid w:val="00785DFC"/>
    <w:rsid w:val="00786C1A"/>
    <w:rsid w:val="00791505"/>
    <w:rsid w:val="00796F31"/>
    <w:rsid w:val="007A3E77"/>
    <w:rsid w:val="007B4E5D"/>
    <w:rsid w:val="007B5439"/>
    <w:rsid w:val="007B7EDF"/>
    <w:rsid w:val="007C0010"/>
    <w:rsid w:val="007C1FE3"/>
    <w:rsid w:val="007C33BB"/>
    <w:rsid w:val="007C41D3"/>
    <w:rsid w:val="007D0230"/>
    <w:rsid w:val="007D04D0"/>
    <w:rsid w:val="007D0DEA"/>
    <w:rsid w:val="007D3EB3"/>
    <w:rsid w:val="007D4CE4"/>
    <w:rsid w:val="007D523A"/>
    <w:rsid w:val="007E030B"/>
    <w:rsid w:val="007E482A"/>
    <w:rsid w:val="007E4848"/>
    <w:rsid w:val="007E4A4A"/>
    <w:rsid w:val="007F030E"/>
    <w:rsid w:val="007F07CC"/>
    <w:rsid w:val="007F145D"/>
    <w:rsid w:val="007F79DA"/>
    <w:rsid w:val="008002BF"/>
    <w:rsid w:val="0080147D"/>
    <w:rsid w:val="00801C74"/>
    <w:rsid w:val="008035C3"/>
    <w:rsid w:val="008055CF"/>
    <w:rsid w:val="00810216"/>
    <w:rsid w:val="00810AC5"/>
    <w:rsid w:val="0081793C"/>
    <w:rsid w:val="00822D18"/>
    <w:rsid w:val="0082500A"/>
    <w:rsid w:val="0082612D"/>
    <w:rsid w:val="00835486"/>
    <w:rsid w:val="00840B63"/>
    <w:rsid w:val="00841CEC"/>
    <w:rsid w:val="0084440E"/>
    <w:rsid w:val="00845E7C"/>
    <w:rsid w:val="008463CE"/>
    <w:rsid w:val="008470F3"/>
    <w:rsid w:val="00851D1A"/>
    <w:rsid w:val="00853C4A"/>
    <w:rsid w:val="008548F4"/>
    <w:rsid w:val="00855E28"/>
    <w:rsid w:val="008563FB"/>
    <w:rsid w:val="00857228"/>
    <w:rsid w:val="008601D3"/>
    <w:rsid w:val="00862C29"/>
    <w:rsid w:val="00867C17"/>
    <w:rsid w:val="00873D25"/>
    <w:rsid w:val="00874B0D"/>
    <w:rsid w:val="00877614"/>
    <w:rsid w:val="00881BDA"/>
    <w:rsid w:val="008843AE"/>
    <w:rsid w:val="00885C70"/>
    <w:rsid w:val="00890166"/>
    <w:rsid w:val="0089035A"/>
    <w:rsid w:val="00894530"/>
    <w:rsid w:val="008A3E4F"/>
    <w:rsid w:val="008B06D2"/>
    <w:rsid w:val="008B081E"/>
    <w:rsid w:val="008B548A"/>
    <w:rsid w:val="008B59F9"/>
    <w:rsid w:val="008B715B"/>
    <w:rsid w:val="008C1A5E"/>
    <w:rsid w:val="008C1B2F"/>
    <w:rsid w:val="008C3FCD"/>
    <w:rsid w:val="008C4615"/>
    <w:rsid w:val="008D4A51"/>
    <w:rsid w:val="008D5998"/>
    <w:rsid w:val="008D638C"/>
    <w:rsid w:val="008D688F"/>
    <w:rsid w:val="008E0D2B"/>
    <w:rsid w:val="008E4963"/>
    <w:rsid w:val="008E49E1"/>
    <w:rsid w:val="008E540B"/>
    <w:rsid w:val="008E69FB"/>
    <w:rsid w:val="008F182A"/>
    <w:rsid w:val="008F2194"/>
    <w:rsid w:val="008F656C"/>
    <w:rsid w:val="008F72C3"/>
    <w:rsid w:val="008F74C8"/>
    <w:rsid w:val="00900BA5"/>
    <w:rsid w:val="00903DA1"/>
    <w:rsid w:val="00904F0A"/>
    <w:rsid w:val="00905448"/>
    <w:rsid w:val="00905724"/>
    <w:rsid w:val="00907999"/>
    <w:rsid w:val="00920F01"/>
    <w:rsid w:val="00921368"/>
    <w:rsid w:val="00922835"/>
    <w:rsid w:val="009252DB"/>
    <w:rsid w:val="00926272"/>
    <w:rsid w:val="00931801"/>
    <w:rsid w:val="00933C31"/>
    <w:rsid w:val="00940B59"/>
    <w:rsid w:val="00942350"/>
    <w:rsid w:val="00942638"/>
    <w:rsid w:val="00942AF5"/>
    <w:rsid w:val="00942FEC"/>
    <w:rsid w:val="00943F04"/>
    <w:rsid w:val="00946027"/>
    <w:rsid w:val="00960168"/>
    <w:rsid w:val="00962ECA"/>
    <w:rsid w:val="00967699"/>
    <w:rsid w:val="00967899"/>
    <w:rsid w:val="00971E4A"/>
    <w:rsid w:val="009741B0"/>
    <w:rsid w:val="009806E9"/>
    <w:rsid w:val="009902A0"/>
    <w:rsid w:val="009915AE"/>
    <w:rsid w:val="0099369F"/>
    <w:rsid w:val="009949E1"/>
    <w:rsid w:val="00997542"/>
    <w:rsid w:val="0099777A"/>
    <w:rsid w:val="009A21DC"/>
    <w:rsid w:val="009A3E96"/>
    <w:rsid w:val="009A5549"/>
    <w:rsid w:val="009B0A80"/>
    <w:rsid w:val="009B348D"/>
    <w:rsid w:val="009B3867"/>
    <w:rsid w:val="009B3D1F"/>
    <w:rsid w:val="009B710B"/>
    <w:rsid w:val="009C1D1F"/>
    <w:rsid w:val="009C4A89"/>
    <w:rsid w:val="009E384A"/>
    <w:rsid w:val="009E3E5E"/>
    <w:rsid w:val="009E53C4"/>
    <w:rsid w:val="009E7985"/>
    <w:rsid w:val="009E7ABD"/>
    <w:rsid w:val="009F43CE"/>
    <w:rsid w:val="009F5D2D"/>
    <w:rsid w:val="009F707A"/>
    <w:rsid w:val="009F7263"/>
    <w:rsid w:val="009F73F3"/>
    <w:rsid w:val="00A00880"/>
    <w:rsid w:val="00A016A7"/>
    <w:rsid w:val="00A070F5"/>
    <w:rsid w:val="00A11BB0"/>
    <w:rsid w:val="00A1252D"/>
    <w:rsid w:val="00A12EAB"/>
    <w:rsid w:val="00A133A7"/>
    <w:rsid w:val="00A14C14"/>
    <w:rsid w:val="00A22EB5"/>
    <w:rsid w:val="00A25896"/>
    <w:rsid w:val="00A319E1"/>
    <w:rsid w:val="00A36972"/>
    <w:rsid w:val="00A36C30"/>
    <w:rsid w:val="00A37141"/>
    <w:rsid w:val="00A43322"/>
    <w:rsid w:val="00A44587"/>
    <w:rsid w:val="00A44B96"/>
    <w:rsid w:val="00A453C0"/>
    <w:rsid w:val="00A4603E"/>
    <w:rsid w:val="00A505F7"/>
    <w:rsid w:val="00A50C8A"/>
    <w:rsid w:val="00A50E98"/>
    <w:rsid w:val="00A52A9C"/>
    <w:rsid w:val="00A53358"/>
    <w:rsid w:val="00A53640"/>
    <w:rsid w:val="00A5523A"/>
    <w:rsid w:val="00A560CC"/>
    <w:rsid w:val="00A574F6"/>
    <w:rsid w:val="00A65431"/>
    <w:rsid w:val="00A709C2"/>
    <w:rsid w:val="00A71967"/>
    <w:rsid w:val="00A749A9"/>
    <w:rsid w:val="00A752BE"/>
    <w:rsid w:val="00A763C7"/>
    <w:rsid w:val="00A766C2"/>
    <w:rsid w:val="00A76993"/>
    <w:rsid w:val="00A77D3B"/>
    <w:rsid w:val="00A826DB"/>
    <w:rsid w:val="00A82FF4"/>
    <w:rsid w:val="00A85F7F"/>
    <w:rsid w:val="00A87CCE"/>
    <w:rsid w:val="00A90617"/>
    <w:rsid w:val="00A9163A"/>
    <w:rsid w:val="00AA10D9"/>
    <w:rsid w:val="00AA4322"/>
    <w:rsid w:val="00AA63B3"/>
    <w:rsid w:val="00AB2AD9"/>
    <w:rsid w:val="00AB5017"/>
    <w:rsid w:val="00AB7847"/>
    <w:rsid w:val="00AB7D8C"/>
    <w:rsid w:val="00AC0357"/>
    <w:rsid w:val="00AC510C"/>
    <w:rsid w:val="00AD0170"/>
    <w:rsid w:val="00AD23E4"/>
    <w:rsid w:val="00AD7BC0"/>
    <w:rsid w:val="00AE6DAD"/>
    <w:rsid w:val="00AF5BD9"/>
    <w:rsid w:val="00AF5E01"/>
    <w:rsid w:val="00AF62E0"/>
    <w:rsid w:val="00AF6A07"/>
    <w:rsid w:val="00AF7341"/>
    <w:rsid w:val="00B21FD1"/>
    <w:rsid w:val="00B24E57"/>
    <w:rsid w:val="00B2589F"/>
    <w:rsid w:val="00B27502"/>
    <w:rsid w:val="00B32855"/>
    <w:rsid w:val="00B36022"/>
    <w:rsid w:val="00B367C4"/>
    <w:rsid w:val="00B37F96"/>
    <w:rsid w:val="00B43BD5"/>
    <w:rsid w:val="00B45D3D"/>
    <w:rsid w:val="00B52286"/>
    <w:rsid w:val="00B54AC0"/>
    <w:rsid w:val="00B628FE"/>
    <w:rsid w:val="00B64306"/>
    <w:rsid w:val="00B65E64"/>
    <w:rsid w:val="00B67D54"/>
    <w:rsid w:val="00B8018A"/>
    <w:rsid w:val="00B81013"/>
    <w:rsid w:val="00B825BA"/>
    <w:rsid w:val="00B837EA"/>
    <w:rsid w:val="00B86B4F"/>
    <w:rsid w:val="00B9387B"/>
    <w:rsid w:val="00B93B79"/>
    <w:rsid w:val="00BA0CD5"/>
    <w:rsid w:val="00BA1009"/>
    <w:rsid w:val="00BA1317"/>
    <w:rsid w:val="00BA5362"/>
    <w:rsid w:val="00BB688C"/>
    <w:rsid w:val="00BC27AF"/>
    <w:rsid w:val="00BC3DAE"/>
    <w:rsid w:val="00BC3E91"/>
    <w:rsid w:val="00BC4853"/>
    <w:rsid w:val="00BC7043"/>
    <w:rsid w:val="00BC71CE"/>
    <w:rsid w:val="00BC76CB"/>
    <w:rsid w:val="00BD53B7"/>
    <w:rsid w:val="00BD6309"/>
    <w:rsid w:val="00BE1F7A"/>
    <w:rsid w:val="00BE25E2"/>
    <w:rsid w:val="00BF0333"/>
    <w:rsid w:val="00BF3DDC"/>
    <w:rsid w:val="00BF46D8"/>
    <w:rsid w:val="00C05D6F"/>
    <w:rsid w:val="00C06C77"/>
    <w:rsid w:val="00C10E55"/>
    <w:rsid w:val="00C10E56"/>
    <w:rsid w:val="00C115B1"/>
    <w:rsid w:val="00C13CE7"/>
    <w:rsid w:val="00C16A7B"/>
    <w:rsid w:val="00C17ADA"/>
    <w:rsid w:val="00C3054B"/>
    <w:rsid w:val="00C33563"/>
    <w:rsid w:val="00C35996"/>
    <w:rsid w:val="00C35BC4"/>
    <w:rsid w:val="00C36A30"/>
    <w:rsid w:val="00C37B61"/>
    <w:rsid w:val="00C43A2A"/>
    <w:rsid w:val="00C4677A"/>
    <w:rsid w:val="00C46AC9"/>
    <w:rsid w:val="00C505EF"/>
    <w:rsid w:val="00C50DB0"/>
    <w:rsid w:val="00C50FF9"/>
    <w:rsid w:val="00C510F9"/>
    <w:rsid w:val="00C52EEA"/>
    <w:rsid w:val="00C543B4"/>
    <w:rsid w:val="00C5779B"/>
    <w:rsid w:val="00C65E64"/>
    <w:rsid w:val="00C6799B"/>
    <w:rsid w:val="00C72A69"/>
    <w:rsid w:val="00C730D9"/>
    <w:rsid w:val="00C80AA4"/>
    <w:rsid w:val="00C8179F"/>
    <w:rsid w:val="00C841AA"/>
    <w:rsid w:val="00C86E17"/>
    <w:rsid w:val="00C90CEE"/>
    <w:rsid w:val="00C91E38"/>
    <w:rsid w:val="00C93D67"/>
    <w:rsid w:val="00C93EBD"/>
    <w:rsid w:val="00C95610"/>
    <w:rsid w:val="00C95ACF"/>
    <w:rsid w:val="00C97760"/>
    <w:rsid w:val="00CA0458"/>
    <w:rsid w:val="00CA0A3B"/>
    <w:rsid w:val="00CA1F6B"/>
    <w:rsid w:val="00CA22DE"/>
    <w:rsid w:val="00CA3210"/>
    <w:rsid w:val="00CA60A1"/>
    <w:rsid w:val="00CB093C"/>
    <w:rsid w:val="00CC0943"/>
    <w:rsid w:val="00CC0DC5"/>
    <w:rsid w:val="00CC2AFF"/>
    <w:rsid w:val="00CC386A"/>
    <w:rsid w:val="00CC3DF4"/>
    <w:rsid w:val="00CC6181"/>
    <w:rsid w:val="00CD1213"/>
    <w:rsid w:val="00CD2930"/>
    <w:rsid w:val="00CD410F"/>
    <w:rsid w:val="00CE17C8"/>
    <w:rsid w:val="00CE192E"/>
    <w:rsid w:val="00CE25DB"/>
    <w:rsid w:val="00CE3FF0"/>
    <w:rsid w:val="00CE4CD6"/>
    <w:rsid w:val="00CE527A"/>
    <w:rsid w:val="00CE6D50"/>
    <w:rsid w:val="00CF15A9"/>
    <w:rsid w:val="00CF1FCB"/>
    <w:rsid w:val="00CF5E2C"/>
    <w:rsid w:val="00D042F8"/>
    <w:rsid w:val="00D06221"/>
    <w:rsid w:val="00D06645"/>
    <w:rsid w:val="00D07489"/>
    <w:rsid w:val="00D11394"/>
    <w:rsid w:val="00D1193D"/>
    <w:rsid w:val="00D135BA"/>
    <w:rsid w:val="00D16053"/>
    <w:rsid w:val="00D179D1"/>
    <w:rsid w:val="00D20954"/>
    <w:rsid w:val="00D253B9"/>
    <w:rsid w:val="00D3083F"/>
    <w:rsid w:val="00D30B24"/>
    <w:rsid w:val="00D331B1"/>
    <w:rsid w:val="00D34CA7"/>
    <w:rsid w:val="00D3706E"/>
    <w:rsid w:val="00D41543"/>
    <w:rsid w:val="00D432E5"/>
    <w:rsid w:val="00D434FA"/>
    <w:rsid w:val="00D4431E"/>
    <w:rsid w:val="00D46054"/>
    <w:rsid w:val="00D46989"/>
    <w:rsid w:val="00D47C08"/>
    <w:rsid w:val="00D51392"/>
    <w:rsid w:val="00D53953"/>
    <w:rsid w:val="00D54B3A"/>
    <w:rsid w:val="00D55DA5"/>
    <w:rsid w:val="00D57316"/>
    <w:rsid w:val="00D57A24"/>
    <w:rsid w:val="00D6158E"/>
    <w:rsid w:val="00D65929"/>
    <w:rsid w:val="00D65AD0"/>
    <w:rsid w:val="00D65E9F"/>
    <w:rsid w:val="00D66514"/>
    <w:rsid w:val="00D7277E"/>
    <w:rsid w:val="00D74F63"/>
    <w:rsid w:val="00D756C7"/>
    <w:rsid w:val="00D77954"/>
    <w:rsid w:val="00D82CE9"/>
    <w:rsid w:val="00D83E60"/>
    <w:rsid w:val="00D84612"/>
    <w:rsid w:val="00D90114"/>
    <w:rsid w:val="00D95604"/>
    <w:rsid w:val="00DA09FF"/>
    <w:rsid w:val="00DA0B7F"/>
    <w:rsid w:val="00DA1579"/>
    <w:rsid w:val="00DA4F50"/>
    <w:rsid w:val="00DA7DB3"/>
    <w:rsid w:val="00DB123A"/>
    <w:rsid w:val="00DB299D"/>
    <w:rsid w:val="00DB7D25"/>
    <w:rsid w:val="00DC49BD"/>
    <w:rsid w:val="00DC67BB"/>
    <w:rsid w:val="00DD2954"/>
    <w:rsid w:val="00DD373F"/>
    <w:rsid w:val="00DD41D7"/>
    <w:rsid w:val="00DE1E70"/>
    <w:rsid w:val="00DE3C81"/>
    <w:rsid w:val="00DF0FBB"/>
    <w:rsid w:val="00DF1391"/>
    <w:rsid w:val="00DF1402"/>
    <w:rsid w:val="00DF1672"/>
    <w:rsid w:val="00DF27ED"/>
    <w:rsid w:val="00E0075C"/>
    <w:rsid w:val="00E01FB2"/>
    <w:rsid w:val="00E04354"/>
    <w:rsid w:val="00E04BEC"/>
    <w:rsid w:val="00E10C9C"/>
    <w:rsid w:val="00E11A9D"/>
    <w:rsid w:val="00E16238"/>
    <w:rsid w:val="00E165F7"/>
    <w:rsid w:val="00E22E06"/>
    <w:rsid w:val="00E23830"/>
    <w:rsid w:val="00E26B58"/>
    <w:rsid w:val="00E26D53"/>
    <w:rsid w:val="00E274D7"/>
    <w:rsid w:val="00E45DD7"/>
    <w:rsid w:val="00E47C09"/>
    <w:rsid w:val="00E5064A"/>
    <w:rsid w:val="00E53C54"/>
    <w:rsid w:val="00E55F91"/>
    <w:rsid w:val="00E566A3"/>
    <w:rsid w:val="00E6073B"/>
    <w:rsid w:val="00E60F87"/>
    <w:rsid w:val="00E63829"/>
    <w:rsid w:val="00E64094"/>
    <w:rsid w:val="00E64B85"/>
    <w:rsid w:val="00E67E13"/>
    <w:rsid w:val="00E70544"/>
    <w:rsid w:val="00E7289C"/>
    <w:rsid w:val="00E745C8"/>
    <w:rsid w:val="00E748A2"/>
    <w:rsid w:val="00E7637E"/>
    <w:rsid w:val="00E769C4"/>
    <w:rsid w:val="00E77010"/>
    <w:rsid w:val="00E77D0A"/>
    <w:rsid w:val="00E8120B"/>
    <w:rsid w:val="00E82B79"/>
    <w:rsid w:val="00E8427C"/>
    <w:rsid w:val="00E8487B"/>
    <w:rsid w:val="00E85B72"/>
    <w:rsid w:val="00E865D9"/>
    <w:rsid w:val="00E87061"/>
    <w:rsid w:val="00E875B4"/>
    <w:rsid w:val="00E87BA0"/>
    <w:rsid w:val="00E93EC3"/>
    <w:rsid w:val="00E948C8"/>
    <w:rsid w:val="00E94B78"/>
    <w:rsid w:val="00E954AE"/>
    <w:rsid w:val="00EA37E7"/>
    <w:rsid w:val="00EA43EA"/>
    <w:rsid w:val="00EA7CC3"/>
    <w:rsid w:val="00EB5EA9"/>
    <w:rsid w:val="00EB6202"/>
    <w:rsid w:val="00EC2BA0"/>
    <w:rsid w:val="00EC47E1"/>
    <w:rsid w:val="00EC5E68"/>
    <w:rsid w:val="00EC6168"/>
    <w:rsid w:val="00ED00C0"/>
    <w:rsid w:val="00ED03E5"/>
    <w:rsid w:val="00ED0F9F"/>
    <w:rsid w:val="00ED2AD0"/>
    <w:rsid w:val="00ED2E2D"/>
    <w:rsid w:val="00ED353D"/>
    <w:rsid w:val="00ED35D2"/>
    <w:rsid w:val="00EE001E"/>
    <w:rsid w:val="00EF006D"/>
    <w:rsid w:val="00EF1D48"/>
    <w:rsid w:val="00EF301B"/>
    <w:rsid w:val="00EF35A5"/>
    <w:rsid w:val="00EF466B"/>
    <w:rsid w:val="00EF4916"/>
    <w:rsid w:val="00EF769D"/>
    <w:rsid w:val="00F03397"/>
    <w:rsid w:val="00F03446"/>
    <w:rsid w:val="00F117E6"/>
    <w:rsid w:val="00F126A9"/>
    <w:rsid w:val="00F16D97"/>
    <w:rsid w:val="00F204CC"/>
    <w:rsid w:val="00F21605"/>
    <w:rsid w:val="00F246A7"/>
    <w:rsid w:val="00F32030"/>
    <w:rsid w:val="00F3448A"/>
    <w:rsid w:val="00F34D08"/>
    <w:rsid w:val="00F35D21"/>
    <w:rsid w:val="00F370AC"/>
    <w:rsid w:val="00F400D6"/>
    <w:rsid w:val="00F469A8"/>
    <w:rsid w:val="00F4704F"/>
    <w:rsid w:val="00F472F6"/>
    <w:rsid w:val="00F47F1A"/>
    <w:rsid w:val="00F5020A"/>
    <w:rsid w:val="00F50982"/>
    <w:rsid w:val="00F512B2"/>
    <w:rsid w:val="00F52FCE"/>
    <w:rsid w:val="00F5452A"/>
    <w:rsid w:val="00F5651D"/>
    <w:rsid w:val="00F60099"/>
    <w:rsid w:val="00F61750"/>
    <w:rsid w:val="00F623B6"/>
    <w:rsid w:val="00F63DD6"/>
    <w:rsid w:val="00F63E29"/>
    <w:rsid w:val="00F66D73"/>
    <w:rsid w:val="00F76C79"/>
    <w:rsid w:val="00F77CF5"/>
    <w:rsid w:val="00F82124"/>
    <w:rsid w:val="00F84981"/>
    <w:rsid w:val="00F84C98"/>
    <w:rsid w:val="00F8585F"/>
    <w:rsid w:val="00F86487"/>
    <w:rsid w:val="00F92AB5"/>
    <w:rsid w:val="00F95A3E"/>
    <w:rsid w:val="00FA07CA"/>
    <w:rsid w:val="00FA468D"/>
    <w:rsid w:val="00FA46FE"/>
    <w:rsid w:val="00FA51C4"/>
    <w:rsid w:val="00FA66C7"/>
    <w:rsid w:val="00FA6ED5"/>
    <w:rsid w:val="00FB02AB"/>
    <w:rsid w:val="00FB358F"/>
    <w:rsid w:val="00FB6945"/>
    <w:rsid w:val="00FB7968"/>
    <w:rsid w:val="00FB7F03"/>
    <w:rsid w:val="00FC29F8"/>
    <w:rsid w:val="00FC5D0D"/>
    <w:rsid w:val="00FC7902"/>
    <w:rsid w:val="00FD1202"/>
    <w:rsid w:val="00FD1C17"/>
    <w:rsid w:val="00FD1ED1"/>
    <w:rsid w:val="00FD4BA9"/>
    <w:rsid w:val="00FD4E99"/>
    <w:rsid w:val="00FD550A"/>
    <w:rsid w:val="00FD6FA7"/>
    <w:rsid w:val="00FE1B80"/>
    <w:rsid w:val="00FE6459"/>
    <w:rsid w:val="00FE6ABB"/>
    <w:rsid w:val="00FE720D"/>
    <w:rsid w:val="00FF1E4B"/>
    <w:rsid w:val="00FF41B2"/>
    <w:rsid w:val="00FF505A"/>
    <w:rsid w:val="00FF69FF"/>
    <w:rsid w:val="00FF6D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D5622C"/>
  <w15:docId w15:val="{CA6B6E52-B856-4FC2-A83B-2CF40A98D7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qFormat/>
    <w:rsid w:val="00E04BEC"/>
    <w:pPr>
      <w:keepNext/>
      <w:spacing w:after="0" w:line="240" w:lineRule="auto"/>
      <w:outlineLvl w:val="1"/>
    </w:pPr>
    <w:rPr>
      <w:rFonts w:ascii="Angsana New" w:eastAsia="Times New Roman" w:hAnsi="Angsana New" w:cs="Angsana New"/>
      <w:sz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nhideWhenUsed/>
    <w:rsid w:val="0065584E"/>
    <w:pPr>
      <w:spacing w:after="0" w:line="240" w:lineRule="auto"/>
    </w:pPr>
    <w:rPr>
      <w:rFonts w:ascii="Tahoma" w:hAnsi="Tahoma" w:cs="Angsana New"/>
      <w:sz w:val="16"/>
      <w:szCs w:val="20"/>
    </w:rPr>
  </w:style>
  <w:style w:type="character" w:customStyle="1" w:styleId="BalloonTextChar">
    <w:name w:val="Balloon Text Char"/>
    <w:basedOn w:val="DefaultParagraphFont"/>
    <w:link w:val="BalloonText"/>
    <w:rsid w:val="0065584E"/>
    <w:rPr>
      <w:rFonts w:ascii="Tahoma" w:hAnsi="Tahoma" w:cs="Angsana New"/>
      <w:sz w:val="16"/>
      <w:szCs w:val="20"/>
    </w:rPr>
  </w:style>
  <w:style w:type="paragraph" w:styleId="ListParagraph">
    <w:name w:val="List Paragraph"/>
    <w:basedOn w:val="Normal"/>
    <w:uiPriority w:val="34"/>
    <w:qFormat/>
    <w:rsid w:val="00A7196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D00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00C0"/>
  </w:style>
  <w:style w:type="paragraph" w:styleId="Footer">
    <w:name w:val="footer"/>
    <w:basedOn w:val="Normal"/>
    <w:link w:val="FooterChar"/>
    <w:uiPriority w:val="99"/>
    <w:unhideWhenUsed/>
    <w:rsid w:val="00ED00C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00C0"/>
  </w:style>
  <w:style w:type="paragraph" w:styleId="EndnoteText">
    <w:name w:val="endnote text"/>
    <w:basedOn w:val="Normal"/>
    <w:link w:val="EndnoteTextChar"/>
    <w:uiPriority w:val="99"/>
    <w:semiHidden/>
    <w:unhideWhenUsed/>
    <w:rsid w:val="000C2621"/>
    <w:pPr>
      <w:spacing w:after="0" w:line="240" w:lineRule="auto"/>
    </w:pPr>
    <w:rPr>
      <w:sz w:val="20"/>
      <w:szCs w:val="25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C2621"/>
    <w:rPr>
      <w:sz w:val="20"/>
      <w:szCs w:val="25"/>
    </w:rPr>
  </w:style>
  <w:style w:type="character" w:styleId="EndnoteReference">
    <w:name w:val="endnote reference"/>
    <w:basedOn w:val="DefaultParagraphFont"/>
    <w:uiPriority w:val="99"/>
    <w:semiHidden/>
    <w:unhideWhenUsed/>
    <w:rsid w:val="000C2621"/>
    <w:rPr>
      <w:sz w:val="32"/>
      <w:szCs w:val="32"/>
      <w:vertAlign w:val="superscript"/>
    </w:rPr>
  </w:style>
  <w:style w:type="paragraph" w:styleId="FootnoteText">
    <w:name w:val="footnote text"/>
    <w:basedOn w:val="Normal"/>
    <w:link w:val="FootnoteTextChar"/>
    <w:uiPriority w:val="99"/>
    <w:unhideWhenUsed/>
    <w:rsid w:val="000C2621"/>
    <w:pPr>
      <w:spacing w:after="0" w:line="240" w:lineRule="auto"/>
    </w:pPr>
    <w:rPr>
      <w:sz w:val="20"/>
      <w:szCs w:val="25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C2621"/>
    <w:rPr>
      <w:sz w:val="20"/>
      <w:szCs w:val="25"/>
    </w:rPr>
  </w:style>
  <w:style w:type="character" w:styleId="FootnoteReference">
    <w:name w:val="footnote reference"/>
    <w:basedOn w:val="DefaultParagraphFont"/>
    <w:uiPriority w:val="99"/>
    <w:semiHidden/>
    <w:unhideWhenUsed/>
    <w:rsid w:val="000C2621"/>
    <w:rPr>
      <w:sz w:val="32"/>
      <w:szCs w:val="32"/>
      <w:vertAlign w:val="superscript"/>
    </w:rPr>
  </w:style>
  <w:style w:type="table" w:styleId="TableGrid">
    <w:name w:val="Table Grid"/>
    <w:basedOn w:val="TableNormal"/>
    <w:uiPriority w:val="59"/>
    <w:rsid w:val="002B16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Text">
    <w:name w:val="annotation text"/>
    <w:basedOn w:val="Normal"/>
    <w:link w:val="CommentTextChar"/>
    <w:uiPriority w:val="99"/>
    <w:unhideWhenUsed/>
    <w:rsid w:val="004F7179"/>
    <w:pPr>
      <w:spacing w:after="0" w:line="240" w:lineRule="auto"/>
      <w:ind w:left="720" w:hanging="720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F7179"/>
    <w:rPr>
      <w:sz w:val="20"/>
      <w:szCs w:val="25"/>
    </w:rPr>
  </w:style>
  <w:style w:type="character" w:customStyle="1" w:styleId="Heading2Char">
    <w:name w:val="Heading 2 Char"/>
    <w:basedOn w:val="DefaultParagraphFont"/>
    <w:link w:val="Heading2"/>
    <w:rsid w:val="00E04BEC"/>
    <w:rPr>
      <w:rFonts w:ascii="Angsana New" w:eastAsia="Times New Roman" w:hAnsi="Angsana New" w:cs="Angsana New"/>
      <w:sz w:val="28"/>
    </w:rPr>
  </w:style>
  <w:style w:type="numbering" w:customStyle="1" w:styleId="1">
    <w:name w:val="ไม่มีรายการ1"/>
    <w:next w:val="NoList"/>
    <w:semiHidden/>
    <w:rsid w:val="00E04BEC"/>
  </w:style>
  <w:style w:type="character" w:styleId="PageNumber">
    <w:name w:val="page number"/>
    <w:basedOn w:val="DefaultParagraphFont"/>
    <w:rsid w:val="00E04BEC"/>
  </w:style>
  <w:style w:type="character" w:styleId="Strong">
    <w:name w:val="Strong"/>
    <w:uiPriority w:val="22"/>
    <w:qFormat/>
    <w:rsid w:val="00E04BEC"/>
    <w:rPr>
      <w:b/>
      <w:bCs/>
    </w:rPr>
  </w:style>
  <w:style w:type="table" w:customStyle="1" w:styleId="10">
    <w:name w:val="เส้นตาราง1"/>
    <w:basedOn w:val="TableNormal"/>
    <w:next w:val="TableGrid"/>
    <w:rsid w:val="00E04BEC"/>
    <w:pPr>
      <w:spacing w:after="0" w:line="240" w:lineRule="auto"/>
    </w:pPr>
    <w:rPr>
      <w:rFonts w:ascii="Times New Roman" w:eastAsia="Times New Roman" w:hAnsi="Times New Roman" w:cs="Angsana New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rsid w:val="00E04BEC"/>
    <w:rPr>
      <w:color w:val="0000FF"/>
      <w:u w:val="single"/>
    </w:rPr>
  </w:style>
  <w:style w:type="paragraph" w:customStyle="1" w:styleId="Default">
    <w:name w:val="Default"/>
    <w:rsid w:val="00501F57"/>
    <w:pPr>
      <w:autoSpaceDE w:val="0"/>
      <w:autoSpaceDN w:val="0"/>
      <w:adjustRightInd w:val="0"/>
      <w:spacing w:after="0" w:line="240" w:lineRule="auto"/>
    </w:pPr>
    <w:rPr>
      <w:rFonts w:ascii="TH SarabunPSK" w:hAnsi="TH SarabunPSK" w:cs="TH SarabunPSK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501F57"/>
    <w:pPr>
      <w:spacing w:before="100" w:beforeAutospacing="1" w:after="100" w:afterAutospacing="1" w:line="240" w:lineRule="auto"/>
    </w:pPr>
    <w:rPr>
      <w:rFonts w:ascii="Angsana New" w:eastAsia="Times New Roman" w:hAnsi="Angsana New" w:cs="Angsana New"/>
      <w:sz w:val="28"/>
    </w:rPr>
  </w:style>
  <w:style w:type="paragraph" w:styleId="Bibliography">
    <w:name w:val="Bibliography"/>
    <w:basedOn w:val="Normal"/>
    <w:next w:val="Normal"/>
    <w:uiPriority w:val="37"/>
    <w:unhideWhenUsed/>
    <w:rsid w:val="00AD23E4"/>
    <w:pPr>
      <w:spacing w:after="0" w:line="480" w:lineRule="auto"/>
      <w:ind w:left="720" w:hanging="720"/>
    </w:pPr>
  </w:style>
  <w:style w:type="paragraph" w:styleId="Caption">
    <w:name w:val="caption"/>
    <w:basedOn w:val="Normal"/>
    <w:next w:val="Normal"/>
    <w:uiPriority w:val="35"/>
    <w:unhideWhenUsed/>
    <w:qFormat/>
    <w:rsid w:val="00CE3FF0"/>
    <w:pPr>
      <w:spacing w:line="240" w:lineRule="auto"/>
    </w:pPr>
    <w:rPr>
      <w:i/>
      <w:iCs/>
      <w:color w:val="1F497D" w:themeColor="text2"/>
      <w:sz w:val="18"/>
      <w:szCs w:val="22"/>
    </w:rPr>
  </w:style>
  <w:style w:type="character" w:styleId="PlaceholderText">
    <w:name w:val="Placeholder Text"/>
    <w:basedOn w:val="DefaultParagraphFont"/>
    <w:uiPriority w:val="99"/>
    <w:semiHidden/>
    <w:rsid w:val="00E875B4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CC6181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6181"/>
    <w:pPr>
      <w:spacing w:after="200"/>
      <w:ind w:left="0" w:firstLine="0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6181"/>
    <w:rPr>
      <w:b/>
      <w:bCs/>
      <w:sz w:val="20"/>
      <w:szCs w:val="25"/>
    </w:rPr>
  </w:style>
  <w:style w:type="paragraph" w:styleId="Revision">
    <w:name w:val="Revision"/>
    <w:hidden/>
    <w:uiPriority w:val="99"/>
    <w:semiHidden/>
    <w:rsid w:val="00F400D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34853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45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27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74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73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7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5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jpg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ชุดรูปแบบของ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29419B9-87E7-4B9B-B57C-E81DE65428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8</TotalTime>
  <Pages>1</Pages>
  <Words>2441</Words>
  <Characters>13914</Characters>
  <Application>Microsoft Office Word</Application>
  <DocSecurity>0</DocSecurity>
  <Lines>115</Lines>
  <Paragraphs>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m01</dc:creator>
  <cp:keywords/>
  <dc:description/>
  <cp:lastModifiedBy>userNb</cp:lastModifiedBy>
  <cp:revision>14</cp:revision>
  <cp:lastPrinted>2020-08-26T04:32:00Z</cp:lastPrinted>
  <dcterms:created xsi:type="dcterms:W3CDTF">2020-08-25T12:22:00Z</dcterms:created>
  <dcterms:modified xsi:type="dcterms:W3CDTF">2020-08-26T04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YoOPtGAR"/&gt;&lt;style id="http://www.zotero.org/styles/apa" locale="th-TH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